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C687A74"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98221F">
        <w:rPr>
          <w:rFonts w:cs="Arial"/>
          <w:bCs/>
        </w:rPr>
        <w:t>Sistema distribuído para recupe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053BDEF6"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F543D9">
        <w:rPr>
          <w:rFonts w:cs="Arial"/>
          <w:bCs/>
        </w:rPr>
        <w:t>Sistema distribuído para recupe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7A1CC106"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584860">
        <w:rPr>
          <w:rFonts w:cs="Arial"/>
          <w:bCs/>
        </w:rPr>
        <w:t>Sistema distribuído para recupe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r>
        <w:rPr>
          <w:rFonts w:cs="Arial"/>
        </w:rPr>
        <w:t xml:space="preserve">Prof. </w:t>
      </w:r>
      <w:r w:rsidR="006618C7">
        <w:rPr>
          <w:rFonts w:cs="Arial"/>
        </w:rPr>
        <w:t xml:space="preserve">Me. </w:t>
      </w:r>
      <w:r>
        <w:rPr>
          <w:rFonts w:cs="Arial"/>
        </w:rPr>
        <w:t>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B5782F">
      <w:pPr>
        <w:pStyle w:val="Paragrafo"/>
      </w:pPr>
      <w:r>
        <w:t>À Universidade Estadual de Santa Cruz, pela oportunidade de fazer o curso.</w:t>
      </w:r>
    </w:p>
    <w:p w14:paraId="50C7F20D" w14:textId="77777777" w:rsidR="00C76806" w:rsidRDefault="00C76806" w:rsidP="00B5782F">
      <w:pPr>
        <w:pStyle w:val="Paragrafo"/>
      </w:pPr>
      <w:r>
        <w:t>Ao NBCGIB, pelo ambiente criativo e amigável que me proporcionou desde o inicio do curso.</w:t>
      </w:r>
    </w:p>
    <w:p w14:paraId="219DB657" w14:textId="6AE395D5" w:rsidR="00C76806" w:rsidRDefault="00C76806" w:rsidP="00B5782F">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B5782F">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B5782F">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B5782F">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B5782F">
      <w:pPr>
        <w:pStyle w:val="Paragrafo"/>
      </w:pPr>
      <w:r>
        <w:t>À minha cunhada Laylla, pela ajuda e apoio fornecidos para a escrita e revisão deste projeto.</w:t>
      </w:r>
    </w:p>
    <w:p w14:paraId="1B1CEF9A" w14:textId="7EAAEA30" w:rsidR="00C76806" w:rsidRDefault="00C76806" w:rsidP="00B5782F">
      <w:pPr>
        <w:pStyle w:val="Paragrafo"/>
      </w:pPr>
      <w:r>
        <w:t xml:space="preserve">Aos </w:t>
      </w:r>
      <w:r w:rsidR="005D3E66">
        <w:t xml:space="preserve">integrantes </w:t>
      </w:r>
      <w:r>
        <w:t>da “</w:t>
      </w:r>
      <w:r w:rsidRPr="006855A7">
        <w:rPr>
          <w:i/>
        </w:rPr>
        <w:t>semi</w:t>
      </w:r>
      <w:r>
        <w:rPr>
          <w:i/>
        </w:rPr>
        <w:t>.</w:t>
      </w:r>
      <w:r w:rsidRPr="006855A7">
        <w:rPr>
          <w:i/>
        </w:rPr>
        <w:t>pro</w:t>
      </w:r>
      <w:r>
        <w:rPr>
          <w:i/>
        </w:rPr>
        <w:t>”</w:t>
      </w:r>
      <w:r>
        <w:t>: Adshow, Pedreca, Medina, Bida e Pugue, também aos meus amig</w:t>
      </w:r>
      <w:r w:rsidR="00E30774">
        <w:t>os, em especial Alberto, Levy,</w:t>
      </w:r>
      <w:r w:rsidR="00BF7F4A">
        <w:t>Tu</w:t>
      </w:r>
      <w:r w:rsidR="00FE64A2">
        <w:t>lio</w:t>
      </w:r>
      <w:r w:rsidR="00E30774">
        <w:t xml:space="preserve"> e Daniel</w:t>
      </w:r>
      <w:r>
        <w:t>, por todos esses anos de apoio e companheirismo e pela ajuda no amadurecimento e testes deste projeto.</w:t>
      </w:r>
    </w:p>
    <w:p w14:paraId="40209BD8" w14:textId="77777777" w:rsidR="00C76806" w:rsidRDefault="00C76806" w:rsidP="00B5782F">
      <w:pPr>
        <w:pStyle w:val="Paragrafo"/>
      </w:pPr>
      <w:r>
        <w:t>Aos professores e funcionários pelos ensinamentos e pela convivência durante este período.</w:t>
      </w:r>
    </w:p>
    <w:p w14:paraId="6BB58756" w14:textId="3E079073" w:rsidR="001F5908" w:rsidRDefault="00C76806" w:rsidP="00B5782F">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Pr="00602314" w:rsidRDefault="00133929" w:rsidP="00B71115">
      <w:pPr>
        <w:tabs>
          <w:tab w:val="left" w:pos="6672"/>
        </w:tabs>
        <w:spacing w:line="240" w:lineRule="auto"/>
        <w:ind w:left="4536"/>
        <w:rPr>
          <w:rFonts w:cs="Arial"/>
          <w:lang w:val="en-US"/>
        </w:rPr>
      </w:pPr>
      <w:r w:rsidRPr="00602314">
        <w:rPr>
          <w:rFonts w:cs="Arial"/>
          <w:lang w:val="en-US"/>
        </w:rPr>
        <w:t xml:space="preserve">“Stay hungry, </w:t>
      </w:r>
      <w:r w:rsidR="00B3011C" w:rsidRPr="00602314">
        <w:rPr>
          <w:rFonts w:cs="Arial"/>
          <w:lang w:val="en-US"/>
        </w:rPr>
        <w:t>stay foolish</w:t>
      </w:r>
      <w:r w:rsidR="005C45C3" w:rsidRPr="00602314">
        <w:rPr>
          <w:rFonts w:cs="Arial"/>
          <w:lang w:val="en-US"/>
        </w:rPr>
        <w:t>.</w:t>
      </w:r>
      <w:r w:rsidRPr="00602314">
        <w:rPr>
          <w:rFonts w:cs="Arial"/>
          <w:lang w:val="en-US"/>
        </w:rPr>
        <w:t>”</w:t>
      </w:r>
    </w:p>
    <w:p w14:paraId="3ABD2447" w14:textId="0D8A5681" w:rsidR="001F5908" w:rsidRPr="00602314" w:rsidRDefault="00B3011C" w:rsidP="003930A9">
      <w:pPr>
        <w:tabs>
          <w:tab w:val="left" w:pos="6672"/>
        </w:tabs>
        <w:spacing w:line="240" w:lineRule="auto"/>
        <w:ind w:left="4536"/>
        <w:jc w:val="right"/>
        <w:rPr>
          <w:rFonts w:cs="Arial"/>
          <w:lang w:val="en-US"/>
        </w:rPr>
      </w:pPr>
      <w:r w:rsidRPr="00602314">
        <w:rPr>
          <w:rFonts w:cs="Arial"/>
          <w:lang w:val="en-US"/>
        </w:rPr>
        <w:t>(</w:t>
      </w:r>
      <w:r w:rsidR="00CA4D55" w:rsidRPr="00602314">
        <w:rPr>
          <w:rFonts w:cs="Arial"/>
          <w:lang w:val="en-US"/>
        </w:rPr>
        <w:t>Steve Jobs</w:t>
      </w:r>
      <w:r w:rsidRPr="00602314">
        <w:rPr>
          <w:rFonts w:cs="Arial"/>
          <w:lang w:val="en-US"/>
        </w:rPr>
        <w:t>)</w:t>
      </w:r>
    </w:p>
    <w:p w14:paraId="50523362" w14:textId="7C8A28B7" w:rsidR="001F5908" w:rsidRPr="00602314" w:rsidRDefault="00411F18" w:rsidP="00411F18">
      <w:pPr>
        <w:spacing w:line="240" w:lineRule="auto"/>
        <w:jc w:val="left"/>
        <w:rPr>
          <w:rFonts w:cs="Arial"/>
          <w:lang w:val="en-US"/>
        </w:rPr>
      </w:pPr>
      <w:r w:rsidRPr="00602314">
        <w:rPr>
          <w:rFonts w:cs="Arial"/>
          <w:lang w:val="en-US"/>
        </w:rPr>
        <w:br w:type="page"/>
      </w:r>
    </w:p>
    <w:p w14:paraId="7E0DB65E" w14:textId="49D472B5" w:rsidR="0082082E" w:rsidRPr="007C57A9" w:rsidRDefault="00151F9C" w:rsidP="0009508D">
      <w:pPr>
        <w:jc w:val="center"/>
        <w:rPr>
          <w:rFonts w:cs="Arial"/>
          <w:b/>
          <w:bCs/>
        </w:rPr>
      </w:pPr>
      <w:r w:rsidRPr="00151F9C">
        <w:rPr>
          <w:rFonts w:cs="Arial"/>
          <w:b/>
          <w:bCs/>
        </w:rPr>
        <w:lastRenderedPageBreak/>
        <w:t xml:space="preserve">LANA, ASSISTENTE PESSOAL: </w:t>
      </w:r>
      <w:r w:rsidR="009B4C9F">
        <w:rPr>
          <w:rFonts w:cs="Arial"/>
          <w:bCs/>
        </w:rPr>
        <w:t>Sistema distribuído para recupe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0F69B93F" w:rsidR="0082082E" w:rsidRPr="00514F10" w:rsidRDefault="006D4C93" w:rsidP="00B5782F">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w:t>
      </w:r>
      <w:r w:rsidR="00124C17" w:rsidRPr="00124C17">
        <w:t xml:space="preserve">O objetivo deste trabalho é implementar um </w:t>
      </w:r>
      <w:r w:rsidR="00124C17" w:rsidRPr="00124C17">
        <w:rPr>
          <w:i/>
        </w:rPr>
        <w:t>software</w:t>
      </w:r>
      <w:r w:rsidR="00124C17" w:rsidRPr="00124C17">
        <w:t xml:space="preserve"> de assistência pessoal distribuído, nomeado como Lana, capaz de receber mensagens textuais, interpretá-las, executar serviços quando necessário, e retornar ao usuário final uma resposta trivial ou um resultado da execução de um serviço requisitado.</w:t>
      </w:r>
      <w:r>
        <w:t xml:space="preserve"> Serviços</w:t>
      </w:r>
      <w:r w:rsidR="005D4A4C">
        <w:t xml:space="preserve"> de</w:t>
      </w:r>
      <w:r>
        <w:t xml:space="preserve"> </w:t>
      </w:r>
      <w:r w:rsidR="00CA2809">
        <w:t>recuperação de informações</w:t>
      </w:r>
      <w:r>
        <w:t xml:space="preserve"> sobre a </w:t>
      </w:r>
      <w:r w:rsidR="00282BE8">
        <w:t>UESC</w:t>
      </w:r>
      <w:r>
        <w:t xml:space="preserve"> disponíveis no </w:t>
      </w:r>
      <w:r>
        <w:rPr>
          <w:i/>
          <w:iCs/>
        </w:rPr>
        <w:t>site</w:t>
      </w:r>
      <w:r>
        <w:t xml:space="preserve"> da pró</w:t>
      </w:r>
      <w:r w:rsidR="00CA2809">
        <w:t xml:space="preserve">pria universidade e informações </w:t>
      </w:r>
      <w:r w:rsidR="009F131C">
        <w:t>do portal s</w:t>
      </w:r>
      <w:r>
        <w:t xml:space="preserve">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como serviço</w:t>
      </w:r>
      <w:r w:rsidR="005F04AE">
        <w:t xml:space="preserve"> para o armazenamento de dados dos usuários</w:t>
      </w:r>
      <w:r>
        <w:t xml:space="preserve">, </w:t>
      </w:r>
      <w:r>
        <w:rPr>
          <w:i/>
          <w:iCs/>
        </w:rPr>
        <w:t>web scraping</w:t>
      </w:r>
      <w:r w:rsidR="00826344">
        <w:rPr>
          <w:i/>
          <w:iCs/>
        </w:rPr>
        <w:t xml:space="preserve"> </w:t>
      </w:r>
      <w:r w:rsidR="00826344">
        <w:rPr>
          <w:iCs/>
        </w:rPr>
        <w:t>para recuperar informações</w:t>
      </w:r>
      <w:r>
        <w:t>, serviços de hospedagem e as linguagens de programação JavaScript e Python.</w:t>
      </w:r>
      <w:r w:rsidR="00514F10">
        <w:t xml:space="preserve"> Por fim, foi desenvolvido um </w:t>
      </w:r>
      <w:r w:rsidR="00514F10">
        <w:rPr>
          <w:i/>
        </w:rPr>
        <w:t>software</w:t>
      </w:r>
      <w:r w:rsidR="00514F10">
        <w:t xml:space="preserve"> distribuído</w:t>
      </w:r>
      <w:r w:rsidR="008F6D69">
        <w:t xml:space="preserve"> que se mostrou</w:t>
      </w:r>
      <w:r w:rsidR="00514F10">
        <w:t xml:space="preserve"> capaz de receber mensagens textuais a partir de duas aplicações de troca de mensagens, extrair as intenções e entidades das mensagens dos usuários e recuperar informações do site da UESC e do portal acadêmico sagres quando necessário.</w:t>
      </w:r>
    </w:p>
    <w:p w14:paraId="57E7680E" w14:textId="77777777" w:rsidR="006D4C93" w:rsidRPr="00FE2E12" w:rsidRDefault="006D4C93" w:rsidP="00B5782F">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r w:rsidR="009A7ADB" w:rsidRPr="005F53B9">
        <w:rPr>
          <w:rFonts w:cs="Arial"/>
          <w:iCs/>
          <w:lang w:val="en-US"/>
        </w:rPr>
        <w:t>Sistemas Distribuídos.</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AC24C57"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9718A5" w:rsidRPr="009718A5">
        <w:rPr>
          <w:lang w:val="en-US"/>
        </w:rPr>
        <w:t xml:space="preserve">Distributed system for information retrieval </w:t>
      </w:r>
      <w:r w:rsidR="009718A5">
        <w:rPr>
          <w:lang w:val="en-US"/>
        </w:rPr>
        <w:t>regarding</w:t>
      </w:r>
      <w:r w:rsidR="009718A5" w:rsidRPr="009718A5">
        <w:rPr>
          <w:lang w:val="en-US"/>
        </w:rPr>
        <w:t xml:space="preserve">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5071751D" w:rsidR="00FD553A" w:rsidRPr="00B21B63" w:rsidRDefault="00E02106" w:rsidP="00B5782F">
      <w:pPr>
        <w:pStyle w:val="Resumo"/>
        <w:rPr>
          <w:lang w:val="en-US"/>
        </w:rPr>
      </w:pPr>
      <w:r w:rsidRPr="00B21B63">
        <w:rPr>
          <w:lang w:val="en-US"/>
        </w:rPr>
        <w:t xml:space="preserve">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w:t>
      </w:r>
      <w:r w:rsidR="00792F68" w:rsidRPr="00B21B63">
        <w:rPr>
          <w:lang w:val="en-US"/>
        </w:rPr>
        <w:t>The objective of this work is to implement distributed personal assistance software, named Lana, capable of receive textual messages, interpret them, perform actions when necessary, and return to the user a trivial response or the result of a requested service.</w:t>
      </w:r>
      <w:r w:rsidR="009F131C" w:rsidRPr="00B21B63">
        <w:rPr>
          <w:lang w:val="en-US"/>
        </w:rPr>
        <w:t xml:space="preserve"> Information retrieval services about the UESC available on the university's own website and information from the portal sagres, </w:t>
      </w:r>
      <w:r w:rsidR="0069136D" w:rsidRPr="00B21B63">
        <w:rPr>
          <w:lang w:val="en-US"/>
        </w:rPr>
        <w:t>for</w:t>
      </w:r>
      <w:r w:rsidR="009F131C" w:rsidRPr="00B21B63">
        <w:rPr>
          <w:lang w:val="en-US"/>
        </w:rPr>
        <w:t xml:space="preserve"> student</w:t>
      </w:r>
      <w:r w:rsidR="0069136D" w:rsidRPr="00B21B63">
        <w:rPr>
          <w:lang w:val="en-US"/>
        </w:rPr>
        <w:t>s</w:t>
      </w:r>
      <w:r w:rsidR="009F131C" w:rsidRPr="00B21B63">
        <w:rPr>
          <w:lang w:val="en-US"/>
        </w:rPr>
        <w:t xml:space="preserve"> and teacher</w:t>
      </w:r>
      <w:r w:rsidR="0069136D" w:rsidRPr="00B21B63">
        <w:rPr>
          <w:lang w:val="en-US"/>
        </w:rPr>
        <w:t>s</w:t>
      </w:r>
      <w:r w:rsidR="009F131C" w:rsidRPr="00B21B63">
        <w:rPr>
          <w:lang w:val="en-US"/>
        </w:rPr>
        <w:t>, were implemented in data extractors.</w:t>
      </w:r>
      <w:r w:rsidR="008F6D69" w:rsidRPr="00B21B63">
        <w:rPr>
          <w:lang w:val="en-US"/>
        </w:rPr>
        <w:t xml:space="preserve"> For the implementation of the personal assistance software, were used a natural language understanding service, a backend as a service solution for storing users' data, web scraping to retrieve information, hosting services and the JavaScript and Python programming languages. </w:t>
      </w:r>
      <w:r w:rsidR="009A32D7" w:rsidRPr="00B21B63">
        <w:rPr>
          <w:lang w:val="en-US"/>
        </w:rPr>
        <w:t>Finally, one distributed software was developed that was able to receive textual messages from two messaging applications, extract the intents and entities from the user’s messages and retrieve information from the UESC website and the sagres academic portal when necessary.</w:t>
      </w:r>
    </w:p>
    <w:p w14:paraId="54F9D1A8" w14:textId="77777777" w:rsidR="00E02106" w:rsidRPr="00B21B63" w:rsidRDefault="00E02106" w:rsidP="00B5782F">
      <w:pPr>
        <w:pStyle w:val="Resumo"/>
        <w:rPr>
          <w:lang w:val="en-US"/>
        </w:rPr>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575B721D" w14:textId="77777777" w:rsidR="004A7840" w:rsidRDefault="005928BD">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4A7840">
        <w:rPr>
          <w:noProof/>
        </w:rPr>
        <w:t>Figura 1 - Painel do serviço Watson Assistant com algumas Intents criadas para o workspace Lana.</w:t>
      </w:r>
      <w:r w:rsidR="004A7840">
        <w:rPr>
          <w:noProof/>
        </w:rPr>
        <w:tab/>
      </w:r>
      <w:r w:rsidR="004A7840">
        <w:rPr>
          <w:noProof/>
        </w:rPr>
        <w:fldChar w:fldCharType="begin"/>
      </w:r>
      <w:r w:rsidR="004A7840">
        <w:rPr>
          <w:noProof/>
        </w:rPr>
        <w:instrText xml:space="preserve"> PAGEREF _Toc532301788 \h </w:instrText>
      </w:r>
      <w:r w:rsidR="004A7840">
        <w:rPr>
          <w:noProof/>
        </w:rPr>
      </w:r>
      <w:r w:rsidR="004A7840">
        <w:rPr>
          <w:noProof/>
        </w:rPr>
        <w:fldChar w:fldCharType="separate"/>
      </w:r>
      <w:r w:rsidR="008A0E2E">
        <w:rPr>
          <w:noProof/>
        </w:rPr>
        <w:t>33</w:t>
      </w:r>
      <w:r w:rsidR="004A7840">
        <w:rPr>
          <w:noProof/>
        </w:rPr>
        <w:fldChar w:fldCharType="end"/>
      </w:r>
    </w:p>
    <w:p w14:paraId="6A35A464" w14:textId="77777777" w:rsidR="004A7840" w:rsidRDefault="004A7840">
      <w:pPr>
        <w:pStyle w:val="ndicedeilustraes"/>
        <w:rPr>
          <w:rFonts w:asciiTheme="minorHAnsi" w:eastAsiaTheme="minorEastAsia" w:hAnsiTheme="minorHAnsi"/>
          <w:noProof/>
          <w:color w:val="auto"/>
          <w:lang w:eastAsia="pt-BR"/>
        </w:rPr>
      </w:pPr>
      <w:r>
        <w:rPr>
          <w:noProof/>
        </w:rPr>
        <w:t>Figura 2 - Painel do serviço Watson Assistant com todas as Entities criadas para o workspace Lana.</w:t>
      </w:r>
      <w:r>
        <w:rPr>
          <w:noProof/>
        </w:rPr>
        <w:tab/>
      </w:r>
      <w:r>
        <w:rPr>
          <w:noProof/>
        </w:rPr>
        <w:fldChar w:fldCharType="begin"/>
      </w:r>
      <w:r>
        <w:rPr>
          <w:noProof/>
        </w:rPr>
        <w:instrText xml:space="preserve"> PAGEREF _Toc532301789 \h </w:instrText>
      </w:r>
      <w:r>
        <w:rPr>
          <w:noProof/>
        </w:rPr>
      </w:r>
      <w:r>
        <w:rPr>
          <w:noProof/>
        </w:rPr>
        <w:fldChar w:fldCharType="separate"/>
      </w:r>
      <w:r w:rsidR="008A0E2E">
        <w:rPr>
          <w:noProof/>
        </w:rPr>
        <w:t>35</w:t>
      </w:r>
      <w:r>
        <w:rPr>
          <w:noProof/>
        </w:rPr>
        <w:fldChar w:fldCharType="end"/>
      </w:r>
    </w:p>
    <w:p w14:paraId="26F072B6" w14:textId="77777777" w:rsidR="004A7840" w:rsidRDefault="004A7840">
      <w:pPr>
        <w:pStyle w:val="ndicedeilustraes"/>
        <w:rPr>
          <w:rFonts w:asciiTheme="minorHAnsi" w:eastAsiaTheme="minorEastAsia" w:hAnsiTheme="minorHAnsi"/>
          <w:noProof/>
          <w:color w:val="auto"/>
          <w:lang w:eastAsia="pt-BR"/>
        </w:rPr>
      </w:pPr>
      <w:r>
        <w:rPr>
          <w:noProof/>
        </w:rPr>
        <w:t>Figura 3 - Painel do serviço Watson Assistant com parte do fluxo de primeira conversa criada para o workspace Lana.</w:t>
      </w:r>
      <w:r>
        <w:rPr>
          <w:noProof/>
        </w:rPr>
        <w:tab/>
      </w:r>
      <w:r>
        <w:rPr>
          <w:noProof/>
        </w:rPr>
        <w:fldChar w:fldCharType="begin"/>
      </w:r>
      <w:r>
        <w:rPr>
          <w:noProof/>
        </w:rPr>
        <w:instrText xml:space="preserve"> PAGEREF _Toc532301790 \h </w:instrText>
      </w:r>
      <w:r>
        <w:rPr>
          <w:noProof/>
        </w:rPr>
      </w:r>
      <w:r>
        <w:rPr>
          <w:noProof/>
        </w:rPr>
        <w:fldChar w:fldCharType="separate"/>
      </w:r>
      <w:r w:rsidR="008A0E2E">
        <w:rPr>
          <w:noProof/>
        </w:rPr>
        <w:t>35</w:t>
      </w:r>
      <w:r>
        <w:rPr>
          <w:noProof/>
        </w:rPr>
        <w:fldChar w:fldCharType="end"/>
      </w:r>
    </w:p>
    <w:p w14:paraId="716D768C" w14:textId="77777777" w:rsidR="004A7840" w:rsidRDefault="004A7840">
      <w:pPr>
        <w:pStyle w:val="ndicedeilustraes"/>
        <w:rPr>
          <w:rFonts w:asciiTheme="minorHAnsi" w:eastAsiaTheme="minorEastAsia" w:hAnsiTheme="minorHAnsi"/>
          <w:noProof/>
          <w:color w:val="auto"/>
          <w:lang w:eastAsia="pt-BR"/>
        </w:rPr>
      </w:pPr>
      <w:r>
        <w:rPr>
          <w:noProof/>
        </w:rPr>
        <w:t>Figura 4 - Topologia de comunicação entre módulos.</w:t>
      </w:r>
      <w:r>
        <w:rPr>
          <w:noProof/>
        </w:rPr>
        <w:tab/>
      </w:r>
      <w:r>
        <w:rPr>
          <w:noProof/>
        </w:rPr>
        <w:fldChar w:fldCharType="begin"/>
      </w:r>
      <w:r>
        <w:rPr>
          <w:noProof/>
        </w:rPr>
        <w:instrText xml:space="preserve"> PAGEREF _Toc532301791 \h </w:instrText>
      </w:r>
      <w:r>
        <w:rPr>
          <w:noProof/>
        </w:rPr>
      </w:r>
      <w:r>
        <w:rPr>
          <w:noProof/>
        </w:rPr>
        <w:fldChar w:fldCharType="separate"/>
      </w:r>
      <w:r w:rsidR="008A0E2E">
        <w:rPr>
          <w:noProof/>
        </w:rPr>
        <w:t>43</w:t>
      </w:r>
      <w:r>
        <w:rPr>
          <w:noProof/>
        </w:rPr>
        <w:fldChar w:fldCharType="end"/>
      </w:r>
    </w:p>
    <w:p w14:paraId="0F69CF2D" w14:textId="77777777" w:rsidR="004A7840" w:rsidRDefault="004A7840">
      <w:pPr>
        <w:pStyle w:val="ndicedeilustraes"/>
        <w:rPr>
          <w:rFonts w:asciiTheme="minorHAnsi" w:eastAsiaTheme="minorEastAsia" w:hAnsiTheme="minorHAnsi"/>
          <w:noProof/>
          <w:color w:val="auto"/>
          <w:lang w:eastAsia="pt-BR"/>
        </w:rPr>
      </w:pPr>
      <w:r>
        <w:rPr>
          <w:noProof/>
        </w:rPr>
        <w:t>Figura 5 – Primeira conversação com a Lana e serviços ofertados.</w:t>
      </w:r>
      <w:r>
        <w:rPr>
          <w:noProof/>
        </w:rPr>
        <w:tab/>
      </w:r>
      <w:r>
        <w:rPr>
          <w:noProof/>
        </w:rPr>
        <w:fldChar w:fldCharType="begin"/>
      </w:r>
      <w:r>
        <w:rPr>
          <w:noProof/>
        </w:rPr>
        <w:instrText xml:space="preserve"> PAGEREF _Toc532301792 \h </w:instrText>
      </w:r>
      <w:r>
        <w:rPr>
          <w:noProof/>
        </w:rPr>
      </w:r>
      <w:r>
        <w:rPr>
          <w:noProof/>
        </w:rPr>
        <w:fldChar w:fldCharType="separate"/>
      </w:r>
      <w:r w:rsidR="008A0E2E">
        <w:rPr>
          <w:noProof/>
        </w:rPr>
        <w:t>45</w:t>
      </w:r>
      <w:r>
        <w:rPr>
          <w:noProof/>
        </w:rPr>
        <w:fldChar w:fldCharType="end"/>
      </w:r>
    </w:p>
    <w:p w14:paraId="693D9DA1" w14:textId="77777777" w:rsidR="004A7840" w:rsidRDefault="004A7840">
      <w:pPr>
        <w:pStyle w:val="ndicedeilustraes"/>
        <w:rPr>
          <w:rFonts w:asciiTheme="minorHAnsi" w:eastAsiaTheme="minorEastAsia" w:hAnsiTheme="minorHAnsi"/>
          <w:noProof/>
          <w:color w:val="auto"/>
          <w:lang w:eastAsia="pt-BR"/>
        </w:rPr>
      </w:pPr>
      <w:r>
        <w:rPr>
          <w:noProof/>
        </w:rPr>
        <w:t>Figura 6 - Lana informando suas principais funcionalidades.</w:t>
      </w:r>
      <w:r>
        <w:rPr>
          <w:noProof/>
        </w:rPr>
        <w:tab/>
      </w:r>
      <w:r>
        <w:rPr>
          <w:noProof/>
        </w:rPr>
        <w:fldChar w:fldCharType="begin"/>
      </w:r>
      <w:r>
        <w:rPr>
          <w:noProof/>
        </w:rPr>
        <w:instrText xml:space="preserve"> PAGEREF _Toc532301793 \h </w:instrText>
      </w:r>
      <w:r>
        <w:rPr>
          <w:noProof/>
        </w:rPr>
      </w:r>
      <w:r>
        <w:rPr>
          <w:noProof/>
        </w:rPr>
        <w:fldChar w:fldCharType="separate"/>
      </w:r>
      <w:r w:rsidR="008A0E2E">
        <w:rPr>
          <w:noProof/>
        </w:rPr>
        <w:t>46</w:t>
      </w:r>
      <w:r>
        <w:rPr>
          <w:noProof/>
        </w:rPr>
        <w:fldChar w:fldCharType="end"/>
      </w:r>
    </w:p>
    <w:p w14:paraId="7BD510BC" w14:textId="77777777" w:rsidR="004A7840" w:rsidRDefault="004A7840">
      <w:pPr>
        <w:pStyle w:val="ndicedeilustraes"/>
        <w:rPr>
          <w:rFonts w:asciiTheme="minorHAnsi" w:eastAsiaTheme="minorEastAsia" w:hAnsiTheme="minorHAnsi"/>
          <w:noProof/>
          <w:color w:val="auto"/>
          <w:lang w:eastAsia="pt-BR"/>
        </w:rPr>
      </w:pPr>
      <w:r>
        <w:rPr>
          <w:noProof/>
        </w:rPr>
        <w:t>Figura 7 - Lana realizando ações para professor no Telegram.</w:t>
      </w:r>
      <w:r>
        <w:rPr>
          <w:noProof/>
        </w:rPr>
        <w:tab/>
      </w:r>
      <w:r>
        <w:rPr>
          <w:noProof/>
        </w:rPr>
        <w:fldChar w:fldCharType="begin"/>
      </w:r>
      <w:r>
        <w:rPr>
          <w:noProof/>
        </w:rPr>
        <w:instrText xml:space="preserve"> PAGEREF _Toc532301794 \h </w:instrText>
      </w:r>
      <w:r>
        <w:rPr>
          <w:noProof/>
        </w:rPr>
      </w:r>
      <w:r>
        <w:rPr>
          <w:noProof/>
        </w:rPr>
        <w:fldChar w:fldCharType="separate"/>
      </w:r>
      <w:r w:rsidR="008A0E2E">
        <w:rPr>
          <w:noProof/>
        </w:rPr>
        <w:t>47</w:t>
      </w:r>
      <w:r>
        <w:rPr>
          <w:noProof/>
        </w:rPr>
        <w:fldChar w:fldCharType="end"/>
      </w:r>
    </w:p>
    <w:p w14:paraId="37F0080A" w14:textId="77777777" w:rsidR="004A7840" w:rsidRDefault="004A7840">
      <w:pPr>
        <w:pStyle w:val="ndicedeilustraes"/>
        <w:rPr>
          <w:rFonts w:asciiTheme="minorHAnsi" w:eastAsiaTheme="minorEastAsia" w:hAnsiTheme="minorHAnsi"/>
          <w:noProof/>
          <w:color w:val="auto"/>
          <w:lang w:eastAsia="pt-BR"/>
        </w:rPr>
      </w:pPr>
      <w:r>
        <w:rPr>
          <w:noProof/>
        </w:rPr>
        <w:t>Figura 8 - Interpretações com erros de digitação.</w:t>
      </w:r>
      <w:r>
        <w:rPr>
          <w:noProof/>
        </w:rPr>
        <w:tab/>
      </w:r>
      <w:r>
        <w:rPr>
          <w:noProof/>
        </w:rPr>
        <w:fldChar w:fldCharType="begin"/>
      </w:r>
      <w:r>
        <w:rPr>
          <w:noProof/>
        </w:rPr>
        <w:instrText xml:space="preserve"> PAGEREF _Toc532301795 \h </w:instrText>
      </w:r>
      <w:r>
        <w:rPr>
          <w:noProof/>
        </w:rPr>
      </w:r>
      <w:r>
        <w:rPr>
          <w:noProof/>
        </w:rPr>
        <w:fldChar w:fldCharType="separate"/>
      </w:r>
      <w:r w:rsidR="008A0E2E">
        <w:rPr>
          <w:noProof/>
        </w:rPr>
        <w:t>48</w:t>
      </w:r>
      <w:r>
        <w:rPr>
          <w:noProof/>
        </w:rPr>
        <w:fldChar w:fldCharType="end"/>
      </w:r>
    </w:p>
    <w:p w14:paraId="0E713855" w14:textId="77777777" w:rsidR="004A7840" w:rsidRDefault="004A7840">
      <w:pPr>
        <w:pStyle w:val="ndicedeilustraes"/>
        <w:rPr>
          <w:rFonts w:asciiTheme="minorHAnsi" w:eastAsiaTheme="minorEastAsia" w:hAnsiTheme="minorHAnsi"/>
          <w:noProof/>
          <w:color w:val="auto"/>
          <w:lang w:eastAsia="pt-BR"/>
        </w:rPr>
      </w:pPr>
      <w:r>
        <w:rPr>
          <w:noProof/>
        </w:rPr>
        <w:t>Figura 9 – Ações para aluno no portal acadêmico sagres no aplicativo Messenger.</w:t>
      </w:r>
      <w:r>
        <w:rPr>
          <w:noProof/>
        </w:rPr>
        <w:tab/>
      </w:r>
      <w:r>
        <w:rPr>
          <w:noProof/>
        </w:rPr>
        <w:fldChar w:fldCharType="begin"/>
      </w:r>
      <w:r>
        <w:rPr>
          <w:noProof/>
        </w:rPr>
        <w:instrText xml:space="preserve"> PAGEREF _Toc532301796 \h </w:instrText>
      </w:r>
      <w:r>
        <w:rPr>
          <w:noProof/>
        </w:rPr>
      </w:r>
      <w:r>
        <w:rPr>
          <w:noProof/>
        </w:rPr>
        <w:fldChar w:fldCharType="separate"/>
      </w:r>
      <w:r w:rsidR="008A0E2E">
        <w:rPr>
          <w:noProof/>
        </w:rPr>
        <w:t>50</w:t>
      </w:r>
      <w:r>
        <w:rPr>
          <w:noProof/>
        </w:rPr>
        <w:fldChar w:fldCharType="end"/>
      </w:r>
    </w:p>
    <w:p w14:paraId="288AE069" w14:textId="77777777" w:rsidR="004A7840" w:rsidRDefault="004A7840">
      <w:pPr>
        <w:pStyle w:val="ndicedeilustraes"/>
        <w:rPr>
          <w:rFonts w:asciiTheme="minorHAnsi" w:eastAsiaTheme="minorEastAsia" w:hAnsiTheme="minorHAnsi"/>
          <w:noProof/>
          <w:color w:val="auto"/>
          <w:lang w:eastAsia="pt-BR"/>
        </w:rPr>
      </w:pPr>
      <w:r>
        <w:rPr>
          <w:noProof/>
        </w:rPr>
        <w:t>Figura 10 - Requisição de ações do BotUESC no Telegram.</w:t>
      </w:r>
      <w:r>
        <w:rPr>
          <w:noProof/>
        </w:rPr>
        <w:tab/>
      </w:r>
      <w:r>
        <w:rPr>
          <w:noProof/>
        </w:rPr>
        <w:fldChar w:fldCharType="begin"/>
      </w:r>
      <w:r>
        <w:rPr>
          <w:noProof/>
        </w:rPr>
        <w:instrText xml:space="preserve"> PAGEREF _Toc532301797 \h </w:instrText>
      </w:r>
      <w:r>
        <w:rPr>
          <w:noProof/>
        </w:rPr>
      </w:r>
      <w:r>
        <w:rPr>
          <w:noProof/>
        </w:rPr>
        <w:fldChar w:fldCharType="separate"/>
      </w:r>
      <w:r w:rsidR="008A0E2E">
        <w:rPr>
          <w:noProof/>
        </w:rPr>
        <w:t>51</w:t>
      </w:r>
      <w:r>
        <w:rPr>
          <w:noProof/>
        </w:rPr>
        <w:fldChar w:fldCharType="end"/>
      </w:r>
    </w:p>
    <w:p w14:paraId="72CFD337" w14:textId="77777777" w:rsidR="004A7840" w:rsidRDefault="004A7840">
      <w:pPr>
        <w:pStyle w:val="ndicedeilustraes"/>
        <w:rPr>
          <w:rFonts w:asciiTheme="minorHAnsi" w:eastAsiaTheme="minorEastAsia" w:hAnsiTheme="minorHAnsi"/>
          <w:noProof/>
          <w:color w:val="auto"/>
          <w:lang w:eastAsia="pt-BR"/>
        </w:rPr>
      </w:pPr>
      <w:r>
        <w:rPr>
          <w:noProof/>
        </w:rPr>
        <w:t>Figura 11 - Algumas ações realizadas no site da UESC no Telegram.</w:t>
      </w:r>
      <w:r>
        <w:rPr>
          <w:noProof/>
        </w:rPr>
        <w:tab/>
      </w:r>
      <w:r>
        <w:rPr>
          <w:noProof/>
        </w:rPr>
        <w:fldChar w:fldCharType="begin"/>
      </w:r>
      <w:r>
        <w:rPr>
          <w:noProof/>
        </w:rPr>
        <w:instrText xml:space="preserve"> PAGEREF _Toc532301798 \h </w:instrText>
      </w:r>
      <w:r>
        <w:rPr>
          <w:noProof/>
        </w:rPr>
      </w:r>
      <w:r>
        <w:rPr>
          <w:noProof/>
        </w:rPr>
        <w:fldChar w:fldCharType="separate"/>
      </w:r>
      <w:r w:rsidR="008A0E2E">
        <w:rPr>
          <w:noProof/>
        </w:rPr>
        <w:t>52</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B5782F">
      <w:pPr>
        <w:pStyle w:val="Paragrafo"/>
      </w:pPr>
    </w:p>
    <w:p w14:paraId="5B020484" w14:textId="0352E5B6" w:rsidR="002C135B" w:rsidRDefault="002C135B" w:rsidP="00B5782F">
      <w:pPr>
        <w:pStyle w:val="Paragrafo"/>
      </w:pPr>
      <w:r>
        <w:t>AP</w:t>
      </w:r>
      <w:r w:rsidR="00323F20">
        <w:tab/>
      </w:r>
      <w:r w:rsidR="00323F20">
        <w:tab/>
      </w:r>
      <w:r>
        <w:t>Assistente Pessoal</w:t>
      </w:r>
    </w:p>
    <w:p w14:paraId="4065CA23" w14:textId="77777777" w:rsidR="00323F20" w:rsidRPr="00B21B63" w:rsidRDefault="00323F20" w:rsidP="00B5782F">
      <w:pPr>
        <w:pStyle w:val="Paragrafo"/>
        <w:rPr>
          <w:lang w:val="en-US"/>
        </w:rPr>
      </w:pPr>
      <w:r w:rsidRPr="00B21B63">
        <w:rPr>
          <w:lang w:val="en-US"/>
        </w:rPr>
        <w:t>API</w:t>
      </w:r>
      <w:r w:rsidRPr="00B21B63">
        <w:rPr>
          <w:lang w:val="en-US"/>
        </w:rPr>
        <w:tab/>
      </w:r>
      <w:r w:rsidRPr="00B21B63">
        <w:rPr>
          <w:lang w:val="en-US"/>
        </w:rPr>
        <w:tab/>
        <w:t>Application Programming Interface</w:t>
      </w:r>
    </w:p>
    <w:p w14:paraId="6779D678" w14:textId="0C32CCAF" w:rsidR="002D579D" w:rsidRPr="00B21B63" w:rsidRDefault="00323F20" w:rsidP="00B5782F">
      <w:pPr>
        <w:pStyle w:val="Paragrafo"/>
        <w:rPr>
          <w:lang w:val="en-US"/>
        </w:rPr>
      </w:pPr>
      <w:r w:rsidRPr="00B21B63">
        <w:rPr>
          <w:lang w:val="en-US"/>
        </w:rPr>
        <w:t>BaaS</w:t>
      </w:r>
      <w:r w:rsidRPr="00B21B63">
        <w:rPr>
          <w:lang w:val="en-US"/>
        </w:rPr>
        <w:tab/>
      </w:r>
      <w:r w:rsidRPr="00B21B63">
        <w:rPr>
          <w:lang w:val="en-US"/>
        </w:rPr>
        <w:tab/>
        <w:t>Backend as a Service</w:t>
      </w:r>
      <w:r w:rsidR="002D579D" w:rsidRPr="00B21B63">
        <w:rPr>
          <w:lang w:val="en-US"/>
        </w:rPr>
        <w:tab/>
      </w:r>
    </w:p>
    <w:p w14:paraId="5D264809" w14:textId="3EF39610" w:rsidR="0094586A" w:rsidRPr="00B21B63" w:rsidRDefault="0094586A" w:rsidP="00B5782F">
      <w:pPr>
        <w:pStyle w:val="Paragrafo"/>
        <w:rPr>
          <w:lang w:val="en-US"/>
        </w:rPr>
      </w:pPr>
      <w:r w:rsidRPr="00B21B63">
        <w:rPr>
          <w:lang w:val="en-US"/>
        </w:rPr>
        <w:t>CPU</w:t>
      </w:r>
      <w:r w:rsidRPr="00B21B63">
        <w:rPr>
          <w:lang w:val="en-US"/>
        </w:rPr>
        <w:tab/>
      </w:r>
      <w:r w:rsidRPr="00B21B63">
        <w:rPr>
          <w:lang w:val="en-US"/>
        </w:rPr>
        <w:tab/>
        <w:t>Central Processing Unit</w:t>
      </w:r>
    </w:p>
    <w:p w14:paraId="054954D4" w14:textId="08D91E26" w:rsidR="00083A19" w:rsidRPr="00B21B63" w:rsidRDefault="00323F20" w:rsidP="00B5782F">
      <w:pPr>
        <w:pStyle w:val="Paragrafo"/>
        <w:rPr>
          <w:lang w:val="en-US"/>
        </w:rPr>
      </w:pPr>
      <w:r w:rsidRPr="00B21B63">
        <w:rPr>
          <w:lang w:val="en-US"/>
        </w:rPr>
        <w:t>HTML</w:t>
      </w:r>
      <w:r w:rsidRPr="00B21B63">
        <w:rPr>
          <w:lang w:val="en-US"/>
        </w:rPr>
        <w:tab/>
      </w:r>
      <w:r w:rsidRPr="00B21B63">
        <w:rPr>
          <w:lang w:val="en-US"/>
        </w:rPr>
        <w:tab/>
        <w:t>HyperText Markup Language</w:t>
      </w:r>
    </w:p>
    <w:p w14:paraId="0C663D92" w14:textId="4257F91A" w:rsidR="00323F20" w:rsidRPr="00B21B63" w:rsidRDefault="00544183" w:rsidP="00B5782F">
      <w:pPr>
        <w:pStyle w:val="Paragrafo"/>
        <w:rPr>
          <w:lang w:val="en-US"/>
        </w:rPr>
      </w:pPr>
      <w:r w:rsidRPr="00B21B63">
        <w:rPr>
          <w:lang w:val="en-US"/>
        </w:rPr>
        <w:t>HTTP</w:t>
      </w:r>
      <w:r w:rsidRPr="00B21B63">
        <w:rPr>
          <w:lang w:val="en-US"/>
        </w:rPr>
        <w:tab/>
      </w:r>
      <w:r w:rsidRPr="00B21B63">
        <w:rPr>
          <w:lang w:val="en-US"/>
        </w:rPr>
        <w:tab/>
        <w:t>HyperText Transfer Protocol</w:t>
      </w:r>
    </w:p>
    <w:p w14:paraId="16F4A483" w14:textId="3B779CD3" w:rsidR="00544183" w:rsidRPr="00B21B63" w:rsidRDefault="00544183" w:rsidP="00B5782F">
      <w:pPr>
        <w:pStyle w:val="Paragrafo"/>
        <w:rPr>
          <w:lang w:val="en-US"/>
        </w:rPr>
      </w:pPr>
      <w:r w:rsidRPr="00B21B63">
        <w:rPr>
          <w:lang w:val="en-US"/>
        </w:rPr>
        <w:t>HTTPS</w:t>
      </w:r>
      <w:r w:rsidRPr="00B21B63">
        <w:rPr>
          <w:lang w:val="en-US"/>
        </w:rPr>
        <w:tab/>
        <w:t>HyperText Transfer Protocol Secure</w:t>
      </w:r>
    </w:p>
    <w:p w14:paraId="6C2A1EE8" w14:textId="7792E258" w:rsidR="00525A0A" w:rsidRPr="00B21B63" w:rsidRDefault="00525A0A" w:rsidP="00B5782F">
      <w:pPr>
        <w:pStyle w:val="Paragrafo"/>
        <w:rPr>
          <w:lang w:val="en-US"/>
        </w:rPr>
      </w:pPr>
      <w:r w:rsidRPr="00B21B63">
        <w:rPr>
          <w:lang w:val="en-US"/>
        </w:rPr>
        <w:t>IaaS</w:t>
      </w:r>
      <w:r w:rsidRPr="00B21B63">
        <w:rPr>
          <w:lang w:val="en-US"/>
        </w:rPr>
        <w:tab/>
      </w:r>
      <w:r w:rsidRPr="00B21B63">
        <w:rPr>
          <w:lang w:val="en-US"/>
        </w:rPr>
        <w:tab/>
        <w:t>Infrastructure as a Service</w:t>
      </w:r>
    </w:p>
    <w:p w14:paraId="43FC272C" w14:textId="17F123CD" w:rsidR="00544183" w:rsidRPr="00B21B63" w:rsidRDefault="00544183" w:rsidP="00B5782F">
      <w:pPr>
        <w:pStyle w:val="Paragrafo"/>
        <w:rPr>
          <w:lang w:val="en-US"/>
        </w:rPr>
      </w:pPr>
      <w:r w:rsidRPr="00B21B63">
        <w:rPr>
          <w:lang w:val="en-US"/>
        </w:rPr>
        <w:t>IBM</w:t>
      </w:r>
      <w:r w:rsidRPr="00B21B63">
        <w:rPr>
          <w:lang w:val="en-US"/>
        </w:rPr>
        <w:tab/>
      </w:r>
      <w:r w:rsidRPr="00B21B63">
        <w:rPr>
          <w:lang w:val="en-US"/>
        </w:rPr>
        <w:tab/>
        <w:t>Internacional Business Machines</w:t>
      </w:r>
    </w:p>
    <w:p w14:paraId="75F3758A" w14:textId="5AF6621B" w:rsidR="00544183" w:rsidRPr="00B21B63" w:rsidRDefault="00544183" w:rsidP="00B5782F">
      <w:pPr>
        <w:pStyle w:val="Paragrafo"/>
        <w:rPr>
          <w:lang w:val="en-US"/>
        </w:rPr>
      </w:pPr>
      <w:r w:rsidRPr="00B21B63">
        <w:rPr>
          <w:lang w:val="en-US"/>
        </w:rPr>
        <w:t>IDL</w:t>
      </w:r>
      <w:r w:rsidRPr="00B21B63">
        <w:rPr>
          <w:lang w:val="en-US"/>
        </w:rPr>
        <w:tab/>
      </w:r>
      <w:r w:rsidRPr="00B21B63">
        <w:rPr>
          <w:lang w:val="en-US"/>
        </w:rPr>
        <w:tab/>
        <w:t>Interface Definition Language</w:t>
      </w:r>
    </w:p>
    <w:p w14:paraId="391E82F2" w14:textId="21F88767" w:rsidR="00544183" w:rsidRPr="00B21B63" w:rsidRDefault="00544183" w:rsidP="00B5782F">
      <w:pPr>
        <w:pStyle w:val="Paragrafo"/>
        <w:rPr>
          <w:lang w:val="en-US"/>
        </w:rPr>
      </w:pPr>
      <w:r w:rsidRPr="00B21B63">
        <w:rPr>
          <w:lang w:val="en-US"/>
        </w:rPr>
        <w:t>IP</w:t>
      </w:r>
      <w:r w:rsidRPr="00B21B63">
        <w:rPr>
          <w:lang w:val="en-US"/>
        </w:rPr>
        <w:tab/>
      </w:r>
      <w:r w:rsidRPr="00B21B63">
        <w:rPr>
          <w:lang w:val="en-US"/>
        </w:rPr>
        <w:tab/>
        <w:t>Internet Protocol</w:t>
      </w:r>
    </w:p>
    <w:p w14:paraId="12849235" w14:textId="5BE0B696" w:rsidR="00731AC3" w:rsidRPr="00B21B63" w:rsidRDefault="00731AC3" w:rsidP="00B5782F">
      <w:pPr>
        <w:pStyle w:val="Paragrafo"/>
        <w:rPr>
          <w:lang w:val="en-US"/>
        </w:rPr>
      </w:pPr>
      <w:r w:rsidRPr="00B21B63">
        <w:rPr>
          <w:lang w:val="en-US"/>
        </w:rPr>
        <w:t>PaaS</w:t>
      </w:r>
      <w:r w:rsidRPr="00B21B63">
        <w:rPr>
          <w:lang w:val="en-US"/>
        </w:rPr>
        <w:tab/>
      </w:r>
      <w:r w:rsidRPr="00B21B63">
        <w:rPr>
          <w:lang w:val="en-US"/>
        </w:rPr>
        <w:tab/>
        <w:t>Platform as a Service</w:t>
      </w:r>
    </w:p>
    <w:p w14:paraId="0196C526" w14:textId="37B26184" w:rsidR="00AE6C0A" w:rsidRPr="00B21B63" w:rsidRDefault="00AE6C0A" w:rsidP="00B5782F">
      <w:pPr>
        <w:pStyle w:val="Paragrafo"/>
        <w:rPr>
          <w:lang w:val="en-US"/>
        </w:rPr>
      </w:pPr>
      <w:r w:rsidRPr="00B21B63">
        <w:rPr>
          <w:lang w:val="en-US"/>
        </w:rPr>
        <w:t>REST</w:t>
      </w:r>
      <w:r w:rsidRPr="00B21B63">
        <w:rPr>
          <w:lang w:val="en-US"/>
        </w:rPr>
        <w:tab/>
      </w:r>
      <w:r w:rsidRPr="00B21B63">
        <w:rPr>
          <w:lang w:val="en-US"/>
        </w:rPr>
        <w:tab/>
        <w:t>Respresentational State Transfer</w:t>
      </w:r>
    </w:p>
    <w:p w14:paraId="160FFF05" w14:textId="0C57DA2B" w:rsidR="00CE5D6B" w:rsidRDefault="00CE5D6B" w:rsidP="00B5782F">
      <w:pPr>
        <w:pStyle w:val="Paragrafo"/>
      </w:pPr>
      <w:r>
        <w:t>SAP</w:t>
      </w:r>
      <w:r>
        <w:tab/>
      </w:r>
      <w:r>
        <w:tab/>
        <w:t>Software de Assistência Pessoal</w:t>
      </w:r>
    </w:p>
    <w:p w14:paraId="215951A1" w14:textId="4DCF9849" w:rsidR="00CE5D6B" w:rsidRDefault="00CE5D6B" w:rsidP="00B5782F">
      <w:pPr>
        <w:pStyle w:val="Paragrafo"/>
      </w:pPr>
      <w:r>
        <w:t>SSH</w:t>
      </w:r>
      <w:r>
        <w:tab/>
      </w:r>
      <w:r>
        <w:tab/>
        <w:t>Secure Shell</w:t>
      </w:r>
    </w:p>
    <w:p w14:paraId="5B7A2F83" w14:textId="7D3E4C8E" w:rsidR="00366A0A" w:rsidRDefault="005260BD" w:rsidP="00B5782F">
      <w:pPr>
        <w:pStyle w:val="Paragrafo"/>
      </w:pPr>
      <w:r>
        <w:t>UESC</w:t>
      </w:r>
      <w:r>
        <w:tab/>
      </w:r>
      <w:r>
        <w:tab/>
        <w:t>Universidade Estadual de Santa Cruz</w:t>
      </w:r>
    </w:p>
    <w:p w14:paraId="00A60C9B" w14:textId="2A79D7FC" w:rsidR="005260BD" w:rsidRPr="00B21B63" w:rsidRDefault="005260BD" w:rsidP="00B5782F">
      <w:pPr>
        <w:pStyle w:val="Paragrafo"/>
        <w:rPr>
          <w:lang w:val="en-US"/>
        </w:rPr>
      </w:pPr>
      <w:r w:rsidRPr="00B21B63">
        <w:rPr>
          <w:lang w:val="en-US"/>
        </w:rPr>
        <w:t>UML</w:t>
      </w:r>
      <w:r w:rsidRPr="00B21B63">
        <w:rPr>
          <w:lang w:val="en-US"/>
        </w:rPr>
        <w:tab/>
      </w:r>
      <w:r w:rsidRPr="00B21B63">
        <w:rPr>
          <w:lang w:val="en-US"/>
        </w:rPr>
        <w:tab/>
        <w:t>Unified Modeling Language</w:t>
      </w:r>
    </w:p>
    <w:p w14:paraId="125A3A43" w14:textId="680EAAC1" w:rsidR="005260BD" w:rsidRPr="00B21B63" w:rsidRDefault="000E1306" w:rsidP="00B5782F">
      <w:pPr>
        <w:pStyle w:val="Paragrafo"/>
        <w:rPr>
          <w:lang w:val="en-US"/>
        </w:rPr>
      </w:pPr>
      <w:r w:rsidRPr="00B21B63">
        <w:rPr>
          <w:lang w:val="en-US"/>
        </w:rPr>
        <w:t>URL</w:t>
      </w:r>
      <w:r w:rsidRPr="00B21B63">
        <w:rPr>
          <w:lang w:val="en-US"/>
        </w:rPr>
        <w:tab/>
      </w:r>
      <w:r w:rsidRPr="00B21B63">
        <w:rPr>
          <w:lang w:val="en-US"/>
        </w:rPr>
        <w:tab/>
        <w:t>Uniform Resource Locator</w:t>
      </w:r>
    </w:p>
    <w:p w14:paraId="74D8691A" w14:textId="33C7DB1C" w:rsidR="0046551A" w:rsidRDefault="0046551A" w:rsidP="00B5782F">
      <w:pPr>
        <w:pStyle w:val="Paragrafo"/>
      </w:pPr>
      <w:r>
        <w:t>VPS</w:t>
      </w:r>
      <w:r>
        <w:tab/>
      </w:r>
      <w:r>
        <w:tab/>
        <w:t>Virtual Private Server</w:t>
      </w:r>
    </w:p>
    <w:p w14:paraId="7D20A2B3" w14:textId="77777777" w:rsidR="000E1306" w:rsidRDefault="000E1306" w:rsidP="00B5782F">
      <w:pPr>
        <w:pStyle w:val="Paragrafo"/>
      </w:pPr>
    </w:p>
    <w:p w14:paraId="00DA327D" w14:textId="77777777" w:rsidR="00CE5D6B" w:rsidRDefault="00CE5D6B" w:rsidP="00B5782F">
      <w:pPr>
        <w:pStyle w:val="Paragrafo"/>
      </w:pPr>
    </w:p>
    <w:p w14:paraId="62924F49" w14:textId="77777777" w:rsidR="00544183" w:rsidRDefault="00544183" w:rsidP="00B5782F">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60499A72" w14:textId="77777777" w:rsidR="004A7840"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4A7840">
        <w:rPr>
          <w:noProof/>
        </w:rPr>
        <w:t>1</w:t>
      </w:r>
      <w:r w:rsidR="004A7840">
        <w:rPr>
          <w:rFonts w:asciiTheme="minorHAnsi" w:eastAsiaTheme="minorEastAsia" w:hAnsiTheme="minorHAnsi"/>
          <w:b w:val="0"/>
          <w:caps w:val="0"/>
          <w:noProof/>
          <w:lang w:eastAsia="pt-BR"/>
        </w:rPr>
        <w:tab/>
      </w:r>
      <w:r w:rsidR="004A7840">
        <w:rPr>
          <w:noProof/>
        </w:rPr>
        <w:t>INTRODUÇÃO</w:t>
      </w:r>
      <w:r w:rsidR="004A7840">
        <w:rPr>
          <w:noProof/>
        </w:rPr>
        <w:tab/>
      </w:r>
      <w:r w:rsidR="004A7840">
        <w:rPr>
          <w:noProof/>
        </w:rPr>
        <w:fldChar w:fldCharType="begin"/>
      </w:r>
      <w:r w:rsidR="004A7840">
        <w:rPr>
          <w:noProof/>
        </w:rPr>
        <w:instrText xml:space="preserve"> PAGEREF _Toc532301752 \h </w:instrText>
      </w:r>
      <w:r w:rsidR="004A7840">
        <w:rPr>
          <w:noProof/>
        </w:rPr>
      </w:r>
      <w:r w:rsidR="004A7840">
        <w:rPr>
          <w:noProof/>
        </w:rPr>
        <w:fldChar w:fldCharType="separate"/>
      </w:r>
      <w:r w:rsidR="008A0E2E">
        <w:rPr>
          <w:noProof/>
        </w:rPr>
        <w:t>11</w:t>
      </w:r>
      <w:r w:rsidR="004A7840">
        <w:rPr>
          <w:noProof/>
        </w:rPr>
        <w:fldChar w:fldCharType="end"/>
      </w:r>
    </w:p>
    <w:p w14:paraId="02B6F71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2301753 \h </w:instrText>
      </w:r>
      <w:r>
        <w:rPr>
          <w:noProof/>
        </w:rPr>
      </w:r>
      <w:r>
        <w:rPr>
          <w:noProof/>
        </w:rPr>
        <w:fldChar w:fldCharType="separate"/>
      </w:r>
      <w:r w:rsidR="008A0E2E">
        <w:rPr>
          <w:noProof/>
        </w:rPr>
        <w:t>13</w:t>
      </w:r>
      <w:r>
        <w:rPr>
          <w:noProof/>
        </w:rPr>
        <w:fldChar w:fldCharType="end"/>
      </w:r>
    </w:p>
    <w:p w14:paraId="4030C6A7" w14:textId="77777777" w:rsidR="004A7840" w:rsidRDefault="004A7840">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Objetivo Geral</w:t>
      </w:r>
      <w:r>
        <w:rPr>
          <w:noProof/>
        </w:rPr>
        <w:tab/>
      </w:r>
      <w:r>
        <w:rPr>
          <w:noProof/>
        </w:rPr>
        <w:fldChar w:fldCharType="begin"/>
      </w:r>
      <w:r>
        <w:rPr>
          <w:noProof/>
        </w:rPr>
        <w:instrText xml:space="preserve"> PAGEREF _Toc532301754 \h </w:instrText>
      </w:r>
      <w:r>
        <w:rPr>
          <w:noProof/>
        </w:rPr>
      </w:r>
      <w:r>
        <w:rPr>
          <w:noProof/>
        </w:rPr>
        <w:fldChar w:fldCharType="separate"/>
      </w:r>
      <w:r w:rsidR="008A0E2E">
        <w:rPr>
          <w:noProof/>
        </w:rPr>
        <w:t>13</w:t>
      </w:r>
      <w:r>
        <w:rPr>
          <w:noProof/>
        </w:rPr>
        <w:fldChar w:fldCharType="end"/>
      </w:r>
    </w:p>
    <w:p w14:paraId="2A41C419" w14:textId="77777777" w:rsidR="004A7840" w:rsidRDefault="004A7840">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Objetivos Específicos</w:t>
      </w:r>
      <w:r>
        <w:rPr>
          <w:noProof/>
        </w:rPr>
        <w:tab/>
      </w:r>
      <w:r>
        <w:rPr>
          <w:noProof/>
        </w:rPr>
        <w:fldChar w:fldCharType="begin"/>
      </w:r>
      <w:r>
        <w:rPr>
          <w:noProof/>
        </w:rPr>
        <w:instrText xml:space="preserve"> PAGEREF _Toc532301755 \h </w:instrText>
      </w:r>
      <w:r>
        <w:rPr>
          <w:noProof/>
        </w:rPr>
      </w:r>
      <w:r>
        <w:rPr>
          <w:noProof/>
        </w:rPr>
        <w:fldChar w:fldCharType="separate"/>
      </w:r>
      <w:r w:rsidR="008A0E2E">
        <w:rPr>
          <w:noProof/>
        </w:rPr>
        <w:t>14</w:t>
      </w:r>
      <w:r>
        <w:rPr>
          <w:noProof/>
        </w:rPr>
        <w:fldChar w:fldCharType="end"/>
      </w:r>
    </w:p>
    <w:p w14:paraId="380CABE1"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1.2</w:t>
      </w:r>
      <w:r>
        <w:rPr>
          <w:rFonts w:asciiTheme="minorHAnsi" w:eastAsiaTheme="minorEastAsia" w:hAnsiTheme="minorHAnsi"/>
          <w:b w:val="0"/>
          <w:noProof/>
          <w:lang w:eastAsia="pt-BR"/>
        </w:rPr>
        <w:tab/>
      </w:r>
      <w:r>
        <w:rPr>
          <w:noProof/>
        </w:rPr>
        <w:t>Estrutura</w:t>
      </w:r>
      <w:r>
        <w:rPr>
          <w:noProof/>
        </w:rPr>
        <w:tab/>
      </w:r>
      <w:r>
        <w:rPr>
          <w:noProof/>
        </w:rPr>
        <w:fldChar w:fldCharType="begin"/>
      </w:r>
      <w:r>
        <w:rPr>
          <w:noProof/>
        </w:rPr>
        <w:instrText xml:space="preserve"> PAGEREF _Toc532301756 \h </w:instrText>
      </w:r>
      <w:r>
        <w:rPr>
          <w:noProof/>
        </w:rPr>
      </w:r>
      <w:r>
        <w:rPr>
          <w:noProof/>
        </w:rPr>
        <w:fldChar w:fldCharType="separate"/>
      </w:r>
      <w:r w:rsidR="008A0E2E">
        <w:rPr>
          <w:noProof/>
        </w:rPr>
        <w:t>14</w:t>
      </w:r>
      <w:r>
        <w:rPr>
          <w:noProof/>
        </w:rPr>
        <w:fldChar w:fldCharType="end"/>
      </w:r>
    </w:p>
    <w:p w14:paraId="592AA470" w14:textId="77777777" w:rsidR="004A7840" w:rsidRDefault="004A7840">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32301757 \h </w:instrText>
      </w:r>
      <w:r>
        <w:rPr>
          <w:noProof/>
        </w:rPr>
      </w:r>
      <w:r>
        <w:rPr>
          <w:noProof/>
        </w:rPr>
        <w:fldChar w:fldCharType="separate"/>
      </w:r>
      <w:r w:rsidR="008A0E2E">
        <w:rPr>
          <w:noProof/>
        </w:rPr>
        <w:t>15</w:t>
      </w:r>
      <w:r>
        <w:rPr>
          <w:noProof/>
        </w:rPr>
        <w:fldChar w:fldCharType="end"/>
      </w:r>
    </w:p>
    <w:p w14:paraId="53F34463"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Processamento de Linguagem Natural</w:t>
      </w:r>
      <w:r>
        <w:rPr>
          <w:noProof/>
        </w:rPr>
        <w:tab/>
      </w:r>
      <w:r>
        <w:rPr>
          <w:noProof/>
        </w:rPr>
        <w:fldChar w:fldCharType="begin"/>
      </w:r>
      <w:r>
        <w:rPr>
          <w:noProof/>
        </w:rPr>
        <w:instrText xml:space="preserve"> PAGEREF _Toc532301758 \h </w:instrText>
      </w:r>
      <w:r>
        <w:rPr>
          <w:noProof/>
        </w:rPr>
      </w:r>
      <w:r>
        <w:rPr>
          <w:noProof/>
        </w:rPr>
        <w:fldChar w:fldCharType="separate"/>
      </w:r>
      <w:r w:rsidR="008A0E2E">
        <w:rPr>
          <w:noProof/>
        </w:rPr>
        <w:t>15</w:t>
      </w:r>
      <w:r>
        <w:rPr>
          <w:noProof/>
        </w:rPr>
        <w:fldChar w:fldCharType="end"/>
      </w:r>
    </w:p>
    <w:p w14:paraId="369372CA"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2301759 \h </w:instrText>
      </w:r>
      <w:r>
        <w:rPr>
          <w:noProof/>
        </w:rPr>
      </w:r>
      <w:r>
        <w:rPr>
          <w:noProof/>
        </w:rPr>
        <w:fldChar w:fldCharType="separate"/>
      </w:r>
      <w:r w:rsidR="008A0E2E">
        <w:rPr>
          <w:noProof/>
        </w:rPr>
        <w:t>16</w:t>
      </w:r>
      <w:r>
        <w:rPr>
          <w:noProof/>
        </w:rPr>
        <w:fldChar w:fldCharType="end"/>
      </w:r>
    </w:p>
    <w:p w14:paraId="51A78DA4"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2301760 \h </w:instrText>
      </w:r>
      <w:r>
        <w:rPr>
          <w:noProof/>
        </w:rPr>
      </w:r>
      <w:r>
        <w:rPr>
          <w:noProof/>
        </w:rPr>
        <w:fldChar w:fldCharType="separate"/>
      </w:r>
      <w:r w:rsidR="008A0E2E">
        <w:rPr>
          <w:noProof/>
        </w:rPr>
        <w:t>17</w:t>
      </w:r>
      <w:r>
        <w:rPr>
          <w:noProof/>
        </w:rPr>
        <w:fldChar w:fldCharType="end"/>
      </w:r>
    </w:p>
    <w:p w14:paraId="23F1B9C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2301761 \h </w:instrText>
      </w:r>
      <w:r>
        <w:rPr>
          <w:noProof/>
        </w:rPr>
      </w:r>
      <w:r>
        <w:rPr>
          <w:noProof/>
        </w:rPr>
        <w:fldChar w:fldCharType="separate"/>
      </w:r>
      <w:r w:rsidR="008A0E2E">
        <w:rPr>
          <w:noProof/>
        </w:rPr>
        <w:t>18</w:t>
      </w:r>
      <w:r>
        <w:rPr>
          <w:noProof/>
        </w:rPr>
        <w:fldChar w:fldCharType="end"/>
      </w:r>
    </w:p>
    <w:p w14:paraId="0B6FC72E"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2301762 \h </w:instrText>
      </w:r>
      <w:r>
        <w:rPr>
          <w:noProof/>
        </w:rPr>
      </w:r>
      <w:r>
        <w:rPr>
          <w:noProof/>
        </w:rPr>
        <w:fldChar w:fldCharType="separate"/>
      </w:r>
      <w:r w:rsidR="008A0E2E">
        <w:rPr>
          <w:noProof/>
        </w:rPr>
        <w:t>18</w:t>
      </w:r>
      <w:r>
        <w:rPr>
          <w:noProof/>
        </w:rPr>
        <w:fldChar w:fldCharType="end"/>
      </w:r>
    </w:p>
    <w:p w14:paraId="5A38EDAD"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2301763 \h </w:instrText>
      </w:r>
      <w:r>
        <w:rPr>
          <w:noProof/>
        </w:rPr>
      </w:r>
      <w:r>
        <w:rPr>
          <w:noProof/>
        </w:rPr>
        <w:fldChar w:fldCharType="separate"/>
      </w:r>
      <w:r w:rsidR="008A0E2E">
        <w:rPr>
          <w:noProof/>
        </w:rPr>
        <w:t>19</w:t>
      </w:r>
      <w:r>
        <w:rPr>
          <w:noProof/>
        </w:rPr>
        <w:fldChar w:fldCharType="end"/>
      </w:r>
    </w:p>
    <w:p w14:paraId="5502E801" w14:textId="77777777" w:rsidR="004A7840" w:rsidRDefault="004A7840">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32301764 \h </w:instrText>
      </w:r>
      <w:r>
        <w:rPr>
          <w:noProof/>
        </w:rPr>
      </w:r>
      <w:r>
        <w:rPr>
          <w:noProof/>
        </w:rPr>
        <w:fldChar w:fldCharType="separate"/>
      </w:r>
      <w:r w:rsidR="008A0E2E">
        <w:rPr>
          <w:noProof/>
        </w:rPr>
        <w:t>21</w:t>
      </w:r>
      <w:r>
        <w:rPr>
          <w:noProof/>
        </w:rPr>
        <w:fldChar w:fldCharType="end"/>
      </w:r>
    </w:p>
    <w:p w14:paraId="6B8B4640"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Kanban</w:t>
      </w:r>
      <w:r>
        <w:rPr>
          <w:noProof/>
        </w:rPr>
        <w:tab/>
      </w:r>
      <w:r>
        <w:rPr>
          <w:noProof/>
        </w:rPr>
        <w:fldChar w:fldCharType="begin"/>
      </w:r>
      <w:r>
        <w:rPr>
          <w:noProof/>
        </w:rPr>
        <w:instrText xml:space="preserve"> PAGEREF _Toc532301765 \h </w:instrText>
      </w:r>
      <w:r>
        <w:rPr>
          <w:noProof/>
        </w:rPr>
      </w:r>
      <w:r>
        <w:rPr>
          <w:noProof/>
        </w:rPr>
        <w:fldChar w:fldCharType="separate"/>
      </w:r>
      <w:r w:rsidR="008A0E2E">
        <w:rPr>
          <w:noProof/>
        </w:rPr>
        <w:t>21</w:t>
      </w:r>
      <w:r>
        <w:rPr>
          <w:noProof/>
        </w:rPr>
        <w:fldChar w:fldCharType="end"/>
      </w:r>
    </w:p>
    <w:p w14:paraId="591307EC"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Sistema de Extração de Dados</w:t>
      </w:r>
      <w:r>
        <w:rPr>
          <w:noProof/>
        </w:rPr>
        <w:tab/>
      </w:r>
      <w:r>
        <w:rPr>
          <w:noProof/>
        </w:rPr>
        <w:fldChar w:fldCharType="begin"/>
      </w:r>
      <w:r>
        <w:rPr>
          <w:noProof/>
        </w:rPr>
        <w:instrText xml:space="preserve"> PAGEREF _Toc532301766 \h </w:instrText>
      </w:r>
      <w:r>
        <w:rPr>
          <w:noProof/>
        </w:rPr>
      </w:r>
      <w:r>
        <w:rPr>
          <w:noProof/>
        </w:rPr>
        <w:fldChar w:fldCharType="separate"/>
      </w:r>
      <w:r w:rsidR="008A0E2E">
        <w:rPr>
          <w:noProof/>
        </w:rPr>
        <w:t>22</w:t>
      </w:r>
      <w:r>
        <w:rPr>
          <w:noProof/>
        </w:rPr>
        <w:fldChar w:fldCharType="end"/>
      </w:r>
    </w:p>
    <w:p w14:paraId="4A23E08B" w14:textId="77777777" w:rsidR="004A7840" w:rsidRDefault="004A7840">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2301767 \h </w:instrText>
      </w:r>
      <w:r>
        <w:rPr>
          <w:noProof/>
        </w:rPr>
      </w:r>
      <w:r>
        <w:rPr>
          <w:noProof/>
        </w:rPr>
        <w:fldChar w:fldCharType="separate"/>
      </w:r>
      <w:r w:rsidR="008A0E2E">
        <w:rPr>
          <w:noProof/>
        </w:rPr>
        <w:t>22</w:t>
      </w:r>
      <w:r>
        <w:rPr>
          <w:noProof/>
        </w:rPr>
        <w:fldChar w:fldCharType="end"/>
      </w:r>
    </w:p>
    <w:p w14:paraId="5D6A1F58" w14:textId="77777777" w:rsidR="004A7840" w:rsidRDefault="004A7840">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2301768 \h </w:instrText>
      </w:r>
      <w:r>
        <w:rPr>
          <w:noProof/>
        </w:rPr>
      </w:r>
      <w:r>
        <w:rPr>
          <w:noProof/>
        </w:rPr>
        <w:fldChar w:fldCharType="separate"/>
      </w:r>
      <w:r w:rsidR="008A0E2E">
        <w:rPr>
          <w:noProof/>
        </w:rPr>
        <w:t>23</w:t>
      </w:r>
      <w:r>
        <w:rPr>
          <w:noProof/>
        </w:rPr>
        <w:fldChar w:fldCharType="end"/>
      </w:r>
    </w:p>
    <w:p w14:paraId="4B414D8F" w14:textId="77777777" w:rsidR="004A7840" w:rsidRDefault="004A7840">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2301769 \h </w:instrText>
      </w:r>
      <w:r>
        <w:rPr>
          <w:noProof/>
        </w:rPr>
      </w:r>
      <w:r>
        <w:rPr>
          <w:noProof/>
        </w:rPr>
        <w:fldChar w:fldCharType="separate"/>
      </w:r>
      <w:r w:rsidR="008A0E2E">
        <w:rPr>
          <w:noProof/>
        </w:rPr>
        <w:t>23</w:t>
      </w:r>
      <w:r>
        <w:rPr>
          <w:noProof/>
        </w:rPr>
        <w:fldChar w:fldCharType="end"/>
      </w:r>
    </w:p>
    <w:p w14:paraId="23493194" w14:textId="77777777" w:rsidR="004A7840" w:rsidRDefault="004A7840">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2301770 \h </w:instrText>
      </w:r>
      <w:r>
        <w:rPr>
          <w:noProof/>
        </w:rPr>
      </w:r>
      <w:r>
        <w:rPr>
          <w:noProof/>
        </w:rPr>
        <w:fldChar w:fldCharType="separate"/>
      </w:r>
      <w:r w:rsidR="008A0E2E">
        <w:rPr>
          <w:noProof/>
        </w:rPr>
        <w:t>25</w:t>
      </w:r>
      <w:r>
        <w:rPr>
          <w:noProof/>
        </w:rPr>
        <w:fldChar w:fldCharType="end"/>
      </w:r>
    </w:p>
    <w:p w14:paraId="49FFD14F" w14:textId="77777777" w:rsidR="004A7840" w:rsidRDefault="004A7840">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2301771 \h </w:instrText>
      </w:r>
      <w:r>
        <w:rPr>
          <w:noProof/>
        </w:rPr>
      </w:r>
      <w:r>
        <w:rPr>
          <w:noProof/>
        </w:rPr>
        <w:fldChar w:fldCharType="separate"/>
      </w:r>
      <w:r w:rsidR="008A0E2E">
        <w:rPr>
          <w:noProof/>
        </w:rPr>
        <w:t>26</w:t>
      </w:r>
      <w:r>
        <w:rPr>
          <w:noProof/>
        </w:rPr>
        <w:fldChar w:fldCharType="end"/>
      </w:r>
    </w:p>
    <w:p w14:paraId="760D95AB"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3</w:t>
      </w:r>
      <w:r>
        <w:rPr>
          <w:rFonts w:asciiTheme="minorHAnsi" w:eastAsiaTheme="minorEastAsia" w:hAnsiTheme="minorHAnsi"/>
          <w:b w:val="0"/>
          <w:noProof/>
          <w:lang w:eastAsia="pt-BR"/>
        </w:rPr>
        <w:tab/>
      </w:r>
      <w:r>
        <w:rPr>
          <w:noProof/>
        </w:rPr>
        <w:t>Interface</w:t>
      </w:r>
      <w:r>
        <w:rPr>
          <w:noProof/>
        </w:rPr>
        <w:tab/>
      </w:r>
      <w:r>
        <w:rPr>
          <w:noProof/>
        </w:rPr>
        <w:fldChar w:fldCharType="begin"/>
      </w:r>
      <w:r>
        <w:rPr>
          <w:noProof/>
        </w:rPr>
        <w:instrText xml:space="preserve"> PAGEREF _Toc532301772 \h </w:instrText>
      </w:r>
      <w:r>
        <w:rPr>
          <w:noProof/>
        </w:rPr>
      </w:r>
      <w:r>
        <w:rPr>
          <w:noProof/>
        </w:rPr>
        <w:fldChar w:fldCharType="separate"/>
      </w:r>
      <w:r w:rsidR="008A0E2E">
        <w:rPr>
          <w:noProof/>
        </w:rPr>
        <w:t>27</w:t>
      </w:r>
      <w:r>
        <w:rPr>
          <w:noProof/>
        </w:rPr>
        <w:fldChar w:fldCharType="end"/>
      </w:r>
    </w:p>
    <w:p w14:paraId="0233B663" w14:textId="77777777" w:rsidR="004A7840" w:rsidRDefault="004A7840">
      <w:pPr>
        <w:pStyle w:val="Sumrio3"/>
        <w:rPr>
          <w:rFonts w:asciiTheme="minorHAnsi" w:eastAsiaTheme="minorEastAsia" w:hAnsiTheme="minorHAnsi"/>
          <w:noProof/>
          <w:lang w:eastAsia="pt-BR"/>
        </w:rPr>
      </w:pPr>
      <w:r>
        <w:rPr>
          <w:noProof/>
        </w:rPr>
        <w:t>3.3.1</w:t>
      </w:r>
      <w:r>
        <w:rPr>
          <w:rFonts w:asciiTheme="minorHAnsi" w:eastAsiaTheme="minorEastAsia" w:hAnsiTheme="minorHAnsi"/>
          <w:noProof/>
          <w:lang w:eastAsia="pt-BR"/>
        </w:rPr>
        <w:tab/>
      </w:r>
      <w:r>
        <w:rPr>
          <w:noProof/>
        </w:rPr>
        <w:t>Agente de Interface do Telegram</w:t>
      </w:r>
      <w:r>
        <w:rPr>
          <w:noProof/>
        </w:rPr>
        <w:tab/>
      </w:r>
      <w:r>
        <w:rPr>
          <w:noProof/>
        </w:rPr>
        <w:fldChar w:fldCharType="begin"/>
      </w:r>
      <w:r>
        <w:rPr>
          <w:noProof/>
        </w:rPr>
        <w:instrText xml:space="preserve"> PAGEREF _Toc532301773 \h </w:instrText>
      </w:r>
      <w:r>
        <w:rPr>
          <w:noProof/>
        </w:rPr>
      </w:r>
      <w:r>
        <w:rPr>
          <w:noProof/>
        </w:rPr>
        <w:fldChar w:fldCharType="separate"/>
      </w:r>
      <w:r w:rsidR="008A0E2E">
        <w:rPr>
          <w:noProof/>
        </w:rPr>
        <w:t>28</w:t>
      </w:r>
      <w:r>
        <w:rPr>
          <w:noProof/>
        </w:rPr>
        <w:fldChar w:fldCharType="end"/>
      </w:r>
    </w:p>
    <w:p w14:paraId="14E8B1C9" w14:textId="77777777" w:rsidR="004A7840" w:rsidRDefault="004A7840">
      <w:pPr>
        <w:pStyle w:val="Sumrio3"/>
        <w:rPr>
          <w:rFonts w:asciiTheme="minorHAnsi" w:eastAsiaTheme="minorEastAsia" w:hAnsiTheme="minorHAnsi"/>
          <w:noProof/>
          <w:lang w:eastAsia="pt-BR"/>
        </w:rPr>
      </w:pPr>
      <w:r>
        <w:rPr>
          <w:noProof/>
        </w:rPr>
        <w:t>3.3.2</w:t>
      </w:r>
      <w:r>
        <w:rPr>
          <w:rFonts w:asciiTheme="minorHAnsi" w:eastAsiaTheme="minorEastAsia" w:hAnsiTheme="minorHAnsi"/>
          <w:noProof/>
          <w:lang w:eastAsia="pt-BR"/>
        </w:rPr>
        <w:tab/>
      </w:r>
      <w:r>
        <w:rPr>
          <w:noProof/>
        </w:rPr>
        <w:t>Agente de Interface do Messenger</w:t>
      </w:r>
      <w:r>
        <w:rPr>
          <w:noProof/>
        </w:rPr>
        <w:tab/>
      </w:r>
      <w:r>
        <w:rPr>
          <w:noProof/>
        </w:rPr>
        <w:fldChar w:fldCharType="begin"/>
      </w:r>
      <w:r>
        <w:rPr>
          <w:noProof/>
        </w:rPr>
        <w:instrText xml:space="preserve"> PAGEREF _Toc532301774 \h </w:instrText>
      </w:r>
      <w:r>
        <w:rPr>
          <w:noProof/>
        </w:rPr>
      </w:r>
      <w:r>
        <w:rPr>
          <w:noProof/>
        </w:rPr>
        <w:fldChar w:fldCharType="separate"/>
      </w:r>
      <w:r w:rsidR="008A0E2E">
        <w:rPr>
          <w:noProof/>
        </w:rPr>
        <w:t>29</w:t>
      </w:r>
      <w:r>
        <w:rPr>
          <w:noProof/>
        </w:rPr>
        <w:fldChar w:fldCharType="end"/>
      </w:r>
    </w:p>
    <w:p w14:paraId="3DF919E1" w14:textId="77777777" w:rsidR="004A7840" w:rsidRDefault="004A7840">
      <w:pPr>
        <w:pStyle w:val="Sumrio3"/>
        <w:rPr>
          <w:rFonts w:asciiTheme="minorHAnsi" w:eastAsiaTheme="minorEastAsia" w:hAnsiTheme="minorHAnsi"/>
          <w:noProof/>
          <w:lang w:eastAsia="pt-BR"/>
        </w:rPr>
      </w:pPr>
      <w:r>
        <w:rPr>
          <w:noProof/>
        </w:rPr>
        <w:t>3.3.3</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2301775 \h </w:instrText>
      </w:r>
      <w:r>
        <w:rPr>
          <w:noProof/>
        </w:rPr>
      </w:r>
      <w:r>
        <w:rPr>
          <w:noProof/>
        </w:rPr>
        <w:fldChar w:fldCharType="separate"/>
      </w:r>
      <w:r w:rsidR="008A0E2E">
        <w:rPr>
          <w:noProof/>
        </w:rPr>
        <w:t>31</w:t>
      </w:r>
      <w:r>
        <w:rPr>
          <w:noProof/>
        </w:rPr>
        <w:fldChar w:fldCharType="end"/>
      </w:r>
    </w:p>
    <w:p w14:paraId="18629D84"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4</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2301776 \h </w:instrText>
      </w:r>
      <w:r>
        <w:rPr>
          <w:noProof/>
        </w:rPr>
      </w:r>
      <w:r>
        <w:rPr>
          <w:noProof/>
        </w:rPr>
        <w:fldChar w:fldCharType="separate"/>
      </w:r>
      <w:r w:rsidR="008A0E2E">
        <w:rPr>
          <w:noProof/>
        </w:rPr>
        <w:t>31</w:t>
      </w:r>
      <w:r>
        <w:rPr>
          <w:noProof/>
        </w:rPr>
        <w:fldChar w:fldCharType="end"/>
      </w:r>
    </w:p>
    <w:p w14:paraId="1A417D17" w14:textId="77777777" w:rsidR="004A7840" w:rsidRDefault="004A7840">
      <w:pPr>
        <w:pStyle w:val="Sumrio3"/>
        <w:rPr>
          <w:rFonts w:asciiTheme="minorHAnsi" w:eastAsiaTheme="minorEastAsia" w:hAnsiTheme="minorHAnsi"/>
          <w:noProof/>
          <w:lang w:eastAsia="pt-BR"/>
        </w:rPr>
      </w:pPr>
      <w:r>
        <w:rPr>
          <w:noProof/>
        </w:rPr>
        <w:t>3.4.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2301777 \h </w:instrText>
      </w:r>
      <w:r>
        <w:rPr>
          <w:noProof/>
        </w:rPr>
      </w:r>
      <w:r>
        <w:rPr>
          <w:noProof/>
        </w:rPr>
        <w:fldChar w:fldCharType="separate"/>
      </w:r>
      <w:r w:rsidR="008A0E2E">
        <w:rPr>
          <w:noProof/>
        </w:rPr>
        <w:t>32</w:t>
      </w:r>
      <w:r>
        <w:rPr>
          <w:noProof/>
        </w:rPr>
        <w:fldChar w:fldCharType="end"/>
      </w:r>
    </w:p>
    <w:p w14:paraId="5D688E4E"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5</w:t>
      </w:r>
      <w:r>
        <w:rPr>
          <w:rFonts w:asciiTheme="minorHAnsi" w:eastAsiaTheme="minorEastAsia" w:hAnsiTheme="minorHAnsi"/>
          <w:b w:val="0"/>
          <w:noProof/>
          <w:lang w:eastAsia="pt-BR"/>
        </w:rPr>
        <w:tab/>
      </w:r>
      <w:r>
        <w:rPr>
          <w:noProof/>
        </w:rPr>
        <w:t>Banco de Dados</w:t>
      </w:r>
      <w:r>
        <w:rPr>
          <w:noProof/>
        </w:rPr>
        <w:tab/>
      </w:r>
      <w:r>
        <w:rPr>
          <w:noProof/>
        </w:rPr>
        <w:fldChar w:fldCharType="begin"/>
      </w:r>
      <w:r>
        <w:rPr>
          <w:noProof/>
        </w:rPr>
        <w:instrText xml:space="preserve"> PAGEREF _Toc532301778 \h </w:instrText>
      </w:r>
      <w:r>
        <w:rPr>
          <w:noProof/>
        </w:rPr>
      </w:r>
      <w:r>
        <w:rPr>
          <w:noProof/>
        </w:rPr>
        <w:fldChar w:fldCharType="separate"/>
      </w:r>
      <w:r w:rsidR="008A0E2E">
        <w:rPr>
          <w:noProof/>
        </w:rPr>
        <w:t>37</w:t>
      </w:r>
      <w:r>
        <w:rPr>
          <w:noProof/>
        </w:rPr>
        <w:fldChar w:fldCharType="end"/>
      </w:r>
    </w:p>
    <w:p w14:paraId="0F2833F6" w14:textId="77777777" w:rsidR="004A7840" w:rsidRDefault="004A7840">
      <w:pPr>
        <w:pStyle w:val="Sumrio3"/>
        <w:rPr>
          <w:rFonts w:asciiTheme="minorHAnsi" w:eastAsiaTheme="minorEastAsia" w:hAnsiTheme="minorHAnsi"/>
          <w:noProof/>
          <w:lang w:eastAsia="pt-BR"/>
        </w:rPr>
      </w:pPr>
      <w:r>
        <w:rPr>
          <w:noProof/>
        </w:rPr>
        <w:t>3.5.1</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2301779 \h </w:instrText>
      </w:r>
      <w:r>
        <w:rPr>
          <w:noProof/>
        </w:rPr>
      </w:r>
      <w:r>
        <w:rPr>
          <w:noProof/>
        </w:rPr>
        <w:fldChar w:fldCharType="separate"/>
      </w:r>
      <w:r w:rsidR="008A0E2E">
        <w:rPr>
          <w:noProof/>
        </w:rPr>
        <w:t>37</w:t>
      </w:r>
      <w:r>
        <w:rPr>
          <w:noProof/>
        </w:rPr>
        <w:fldChar w:fldCharType="end"/>
      </w:r>
    </w:p>
    <w:p w14:paraId="145E0DE1"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6</w:t>
      </w:r>
      <w:r>
        <w:rPr>
          <w:rFonts w:asciiTheme="minorHAnsi" w:eastAsiaTheme="minorEastAsia" w:hAnsiTheme="minorHAnsi"/>
          <w:b w:val="0"/>
          <w:noProof/>
          <w:lang w:eastAsia="pt-BR"/>
        </w:rPr>
        <w:tab/>
      </w:r>
      <w:r>
        <w:rPr>
          <w:noProof/>
        </w:rPr>
        <w:t>Assistente Pessoal</w:t>
      </w:r>
      <w:r>
        <w:rPr>
          <w:noProof/>
        </w:rPr>
        <w:tab/>
      </w:r>
      <w:r>
        <w:rPr>
          <w:noProof/>
        </w:rPr>
        <w:fldChar w:fldCharType="begin"/>
      </w:r>
      <w:r>
        <w:rPr>
          <w:noProof/>
        </w:rPr>
        <w:instrText xml:space="preserve"> PAGEREF _Toc532301780 \h </w:instrText>
      </w:r>
      <w:r>
        <w:rPr>
          <w:noProof/>
        </w:rPr>
      </w:r>
      <w:r>
        <w:rPr>
          <w:noProof/>
        </w:rPr>
        <w:fldChar w:fldCharType="separate"/>
      </w:r>
      <w:r w:rsidR="008A0E2E">
        <w:rPr>
          <w:noProof/>
        </w:rPr>
        <w:t>40</w:t>
      </w:r>
      <w:r>
        <w:rPr>
          <w:noProof/>
        </w:rPr>
        <w:fldChar w:fldCharType="end"/>
      </w:r>
    </w:p>
    <w:p w14:paraId="77473C56"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3.7</w:t>
      </w:r>
      <w:r>
        <w:rPr>
          <w:rFonts w:asciiTheme="minorHAnsi" w:eastAsiaTheme="minorEastAsia" w:hAnsiTheme="minorHAnsi"/>
          <w:b w:val="0"/>
          <w:noProof/>
          <w:lang w:eastAsia="pt-BR"/>
        </w:rPr>
        <w:tab/>
      </w:r>
      <w:r>
        <w:rPr>
          <w:noProof/>
        </w:rPr>
        <w:t>Implantação</w:t>
      </w:r>
      <w:r>
        <w:rPr>
          <w:noProof/>
        </w:rPr>
        <w:tab/>
      </w:r>
      <w:r>
        <w:rPr>
          <w:noProof/>
        </w:rPr>
        <w:fldChar w:fldCharType="begin"/>
      </w:r>
      <w:r>
        <w:rPr>
          <w:noProof/>
        </w:rPr>
        <w:instrText xml:space="preserve"> PAGEREF _Toc532301781 \h </w:instrText>
      </w:r>
      <w:r>
        <w:rPr>
          <w:noProof/>
        </w:rPr>
      </w:r>
      <w:r>
        <w:rPr>
          <w:noProof/>
        </w:rPr>
        <w:fldChar w:fldCharType="separate"/>
      </w:r>
      <w:r w:rsidR="008A0E2E">
        <w:rPr>
          <w:noProof/>
        </w:rPr>
        <w:t>41</w:t>
      </w:r>
      <w:r>
        <w:rPr>
          <w:noProof/>
        </w:rPr>
        <w:fldChar w:fldCharType="end"/>
      </w:r>
    </w:p>
    <w:p w14:paraId="02E2BA03" w14:textId="77777777" w:rsidR="004A7840" w:rsidRDefault="004A7840">
      <w:pPr>
        <w:pStyle w:val="Sumrio3"/>
        <w:rPr>
          <w:rFonts w:asciiTheme="minorHAnsi" w:eastAsiaTheme="minorEastAsia" w:hAnsiTheme="minorHAnsi"/>
          <w:noProof/>
          <w:lang w:eastAsia="pt-BR"/>
        </w:rPr>
      </w:pPr>
      <w:r>
        <w:rPr>
          <w:noProof/>
        </w:rPr>
        <w:t>3.7.1</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2301782 \h </w:instrText>
      </w:r>
      <w:r>
        <w:rPr>
          <w:noProof/>
        </w:rPr>
      </w:r>
      <w:r>
        <w:rPr>
          <w:noProof/>
        </w:rPr>
        <w:fldChar w:fldCharType="separate"/>
      </w:r>
      <w:r w:rsidR="008A0E2E">
        <w:rPr>
          <w:noProof/>
        </w:rPr>
        <w:t>41</w:t>
      </w:r>
      <w:r>
        <w:rPr>
          <w:noProof/>
        </w:rPr>
        <w:fldChar w:fldCharType="end"/>
      </w:r>
    </w:p>
    <w:p w14:paraId="4F06C7DA" w14:textId="77777777" w:rsidR="004A7840" w:rsidRDefault="004A7840">
      <w:pPr>
        <w:pStyle w:val="Sumrio3"/>
        <w:rPr>
          <w:rFonts w:asciiTheme="minorHAnsi" w:eastAsiaTheme="minorEastAsia" w:hAnsiTheme="minorHAnsi"/>
          <w:noProof/>
          <w:lang w:eastAsia="pt-BR"/>
        </w:rPr>
      </w:pPr>
      <w:r>
        <w:rPr>
          <w:noProof/>
        </w:rPr>
        <w:t>3.7.2</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2301783 \h </w:instrText>
      </w:r>
      <w:r>
        <w:rPr>
          <w:noProof/>
        </w:rPr>
      </w:r>
      <w:r>
        <w:rPr>
          <w:noProof/>
        </w:rPr>
        <w:fldChar w:fldCharType="separate"/>
      </w:r>
      <w:r w:rsidR="008A0E2E">
        <w:rPr>
          <w:noProof/>
        </w:rPr>
        <w:t>42</w:t>
      </w:r>
      <w:r>
        <w:rPr>
          <w:noProof/>
        </w:rPr>
        <w:fldChar w:fldCharType="end"/>
      </w:r>
    </w:p>
    <w:p w14:paraId="522DC9F7" w14:textId="77777777" w:rsidR="004A7840" w:rsidRDefault="004A7840">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32301784 \h </w:instrText>
      </w:r>
      <w:r>
        <w:rPr>
          <w:noProof/>
        </w:rPr>
      </w:r>
      <w:r>
        <w:rPr>
          <w:noProof/>
        </w:rPr>
        <w:fldChar w:fldCharType="separate"/>
      </w:r>
      <w:r w:rsidR="008A0E2E">
        <w:rPr>
          <w:noProof/>
        </w:rPr>
        <w:t>45</w:t>
      </w:r>
      <w:r>
        <w:rPr>
          <w:noProof/>
        </w:rPr>
        <w:fldChar w:fldCharType="end"/>
      </w:r>
    </w:p>
    <w:p w14:paraId="41A9FC6C" w14:textId="77777777" w:rsidR="004A7840" w:rsidRDefault="004A7840">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32301785 \h </w:instrText>
      </w:r>
      <w:r>
        <w:rPr>
          <w:noProof/>
        </w:rPr>
      </w:r>
      <w:r>
        <w:rPr>
          <w:noProof/>
        </w:rPr>
        <w:fldChar w:fldCharType="separate"/>
      </w:r>
      <w:r w:rsidR="008A0E2E">
        <w:rPr>
          <w:noProof/>
        </w:rPr>
        <w:t>55</w:t>
      </w:r>
      <w:r>
        <w:rPr>
          <w:noProof/>
        </w:rPr>
        <w:fldChar w:fldCharType="end"/>
      </w:r>
    </w:p>
    <w:p w14:paraId="31458018" w14:textId="77777777" w:rsidR="004A7840" w:rsidRDefault="004A7840">
      <w:pPr>
        <w:pStyle w:val="Sumrio2"/>
        <w:tabs>
          <w:tab w:val="left" w:pos="1200"/>
          <w:tab w:val="right" w:leader="dot" w:pos="9055"/>
        </w:tabs>
        <w:rPr>
          <w:rFonts w:asciiTheme="minorHAnsi" w:eastAsiaTheme="minorEastAsia" w:hAnsiTheme="minorHAnsi"/>
          <w:b w:val="0"/>
          <w:noProof/>
          <w:lang w:eastAsia="pt-BR"/>
        </w:rPr>
      </w:pPr>
      <w:r>
        <w:rPr>
          <w:noProof/>
        </w:rPr>
        <w:t>5.1</w:t>
      </w:r>
      <w:r>
        <w:rPr>
          <w:rFonts w:asciiTheme="minorHAnsi" w:eastAsiaTheme="minorEastAsia" w:hAnsiTheme="minorHAnsi"/>
          <w:b w:val="0"/>
          <w:noProof/>
          <w:lang w:eastAsia="pt-BR"/>
        </w:rPr>
        <w:tab/>
      </w:r>
      <w:r>
        <w:rPr>
          <w:noProof/>
        </w:rPr>
        <w:t>Trabalhos Futuros</w:t>
      </w:r>
      <w:r>
        <w:rPr>
          <w:noProof/>
        </w:rPr>
        <w:tab/>
      </w:r>
      <w:r>
        <w:rPr>
          <w:noProof/>
        </w:rPr>
        <w:fldChar w:fldCharType="begin"/>
      </w:r>
      <w:r>
        <w:rPr>
          <w:noProof/>
        </w:rPr>
        <w:instrText xml:space="preserve"> PAGEREF _Toc532301786 \h </w:instrText>
      </w:r>
      <w:r>
        <w:rPr>
          <w:noProof/>
        </w:rPr>
      </w:r>
      <w:r>
        <w:rPr>
          <w:noProof/>
        </w:rPr>
        <w:fldChar w:fldCharType="separate"/>
      </w:r>
      <w:r w:rsidR="008A0E2E">
        <w:rPr>
          <w:noProof/>
        </w:rPr>
        <w:t>55</w:t>
      </w:r>
      <w:r>
        <w:rPr>
          <w:noProof/>
        </w:rPr>
        <w:fldChar w:fldCharType="end"/>
      </w:r>
    </w:p>
    <w:p w14:paraId="524FEFC9" w14:textId="77777777" w:rsidR="004A7840" w:rsidRDefault="004A7840">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32301787 \h </w:instrText>
      </w:r>
      <w:r>
        <w:rPr>
          <w:noProof/>
        </w:rPr>
      </w:r>
      <w:r>
        <w:rPr>
          <w:noProof/>
        </w:rPr>
        <w:fldChar w:fldCharType="separate"/>
      </w:r>
      <w:r w:rsidR="008A0E2E">
        <w:rPr>
          <w:noProof/>
        </w:rPr>
        <w:t>56</w:t>
      </w:r>
      <w:r>
        <w:rPr>
          <w:noProof/>
        </w:rPr>
        <w:fldChar w:fldCharType="end"/>
      </w:r>
    </w:p>
    <w:p w14:paraId="530AC71D" w14:textId="7D0790BF" w:rsidR="00F34837" w:rsidRDefault="00FF2B73" w:rsidP="00D253D1">
      <w:pPr>
        <w:pStyle w:val="Sumrio1"/>
      </w:pPr>
      <w:r>
        <w:fldChar w:fldCharType="end"/>
      </w:r>
    </w:p>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0" w:name="_Toc532301752"/>
      <w:r w:rsidRPr="00FE2E12">
        <w:lastRenderedPageBreak/>
        <w:t>INTRODUÇÃO</w:t>
      </w:r>
      <w:bookmarkEnd w:id="0"/>
    </w:p>
    <w:p w14:paraId="21E730D9" w14:textId="77777777" w:rsidR="00D042B0" w:rsidRPr="00D042B0" w:rsidRDefault="00D042B0" w:rsidP="00B5782F">
      <w:pPr>
        <w:pStyle w:val="Paragrafo"/>
      </w:pPr>
    </w:p>
    <w:p w14:paraId="34F8C6E0" w14:textId="77777777" w:rsidR="008551BB" w:rsidRPr="00FE2E12" w:rsidRDefault="008551BB" w:rsidP="00B5782F">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59729A8" w:rsidR="008551BB" w:rsidRDefault="008551BB" w:rsidP="00B5782F">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499B001" w:rsidR="008551BB" w:rsidRDefault="008551BB" w:rsidP="00B5782F">
      <w:pPr>
        <w:pStyle w:val="Paragrafo"/>
      </w:pPr>
      <w:r>
        <w:t xml:space="preserve">A interação entre usuário e </w:t>
      </w:r>
      <w:r w:rsidR="00F71FF0">
        <w:t xml:space="preserve">o </w:t>
      </w:r>
      <w:r>
        <w:t xml:space="preserve">AP, </w:t>
      </w:r>
      <w:r w:rsidRPr="00A82EEA">
        <w:rPr>
          <w:lang w:val="pt-BR"/>
        </w:rPr>
        <w:t>normalmente</w:t>
      </w:r>
      <w:r>
        <w:t xml:space="preserve">, se dá através da troca de mensagens, onde o usuário faz uma pergunta ou uma requisição de serviço, e o assistente a responde, ou executa o serviço requisitado. Desta maneira, </w:t>
      </w:r>
      <w:r w:rsidR="00F71FF0">
        <w:t>par</w:t>
      </w:r>
      <w:r>
        <w:t xml:space="preserve">a construção de um SAP </w:t>
      </w:r>
      <w:r w:rsidR="00F71FF0">
        <w:t>é</w:t>
      </w:r>
      <w:r>
        <w:t xml:space="preserve"> </w:t>
      </w:r>
      <w:r w:rsidR="00F71FF0">
        <w:t>necessário a</w:t>
      </w:r>
      <w:r>
        <w:t xml:space="preserve"> implementação de um meio de comunicação entre</w:t>
      </w:r>
      <w:r w:rsidR="00F71FF0">
        <w:t xml:space="preserve"> o</w:t>
      </w:r>
      <w:r>
        <w:t xml:space="preserve"> usuário e </w:t>
      </w:r>
      <w:r w:rsidR="00F71FF0">
        <w:t xml:space="preserve">o </w:t>
      </w:r>
      <w:r>
        <w:t xml:space="preserve">assistente, além da criação de serviços que possam ser requisitados pelo usuário. </w:t>
      </w:r>
      <w:r w:rsidR="00F71FF0">
        <w:t>Nu</w:t>
      </w:r>
      <w:r>
        <w:t xml:space="preserve">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B5782F">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B5782F">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B5782F">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B5782F">
      <w:pPr>
        <w:pStyle w:val="Paragrafo"/>
      </w:pPr>
    </w:p>
    <w:p w14:paraId="79562C4C" w14:textId="696A9387" w:rsidR="008551BB" w:rsidRPr="00FE2E12" w:rsidRDefault="008551BB" w:rsidP="00B5782F">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w:t>
      </w:r>
      <w:r w:rsidR="00BE3E0C">
        <w:rPr>
          <w:noProof/>
        </w:rPr>
        <w:t>ategui</w:t>
      </w:r>
      <w:r w:rsidRPr="00FE2E12">
        <w:rPr>
          <w:noProof/>
        </w:rPr>
        <w:t>,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B5782F">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B5782F">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B5782F">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B5782F">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B5782F">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B5782F">
      <w:pPr>
        <w:pStyle w:val="Paragrafo"/>
      </w:pPr>
    </w:p>
    <w:p w14:paraId="3C9128D3" w14:textId="09C18532" w:rsidR="00A44334" w:rsidRDefault="00A44334" w:rsidP="00A44334">
      <w:pPr>
        <w:pStyle w:val="Ttulo2"/>
      </w:pPr>
      <w:bookmarkStart w:id="1" w:name="_Toc532301753"/>
      <w:r>
        <w:t>Objetivos</w:t>
      </w:r>
      <w:bookmarkEnd w:id="1"/>
    </w:p>
    <w:p w14:paraId="42867DB4" w14:textId="77777777" w:rsidR="00A44334" w:rsidRDefault="00A44334" w:rsidP="00B5782F">
      <w:pPr>
        <w:pStyle w:val="Paragrafo"/>
      </w:pPr>
    </w:p>
    <w:p w14:paraId="02ED711F" w14:textId="7B45F0CC" w:rsidR="008653AE" w:rsidRDefault="00F71FF0" w:rsidP="008478D9">
      <w:pPr>
        <w:pStyle w:val="Ttulo3"/>
      </w:pPr>
      <w:bookmarkStart w:id="2" w:name="_Toc532301754"/>
      <w:r>
        <w:t xml:space="preserve">Objetivo </w:t>
      </w:r>
      <w:r w:rsidR="008653AE">
        <w:t>Gera</w:t>
      </w:r>
      <w:r>
        <w:t>l</w:t>
      </w:r>
      <w:bookmarkEnd w:id="2"/>
    </w:p>
    <w:p w14:paraId="6A19570D" w14:textId="77777777" w:rsidR="008653AE" w:rsidRDefault="008653AE" w:rsidP="00B5782F">
      <w:pPr>
        <w:pStyle w:val="Paragrafo"/>
      </w:pPr>
    </w:p>
    <w:p w14:paraId="455A3F98" w14:textId="3CF20013" w:rsidR="006530DB" w:rsidRDefault="00FB73F3" w:rsidP="00B5782F">
      <w:pPr>
        <w:pStyle w:val="Paragrafo"/>
      </w:pPr>
      <w:r>
        <w:t xml:space="preserve">O objetivo deste trabalho é implementar um </w:t>
      </w:r>
      <w:r>
        <w:rPr>
          <w:i/>
        </w:rPr>
        <w:t>software</w:t>
      </w:r>
      <w:r>
        <w:t xml:space="preserve"> de assistência pessoal</w:t>
      </w:r>
      <w:r w:rsidR="006E774E">
        <w:t xml:space="preserve"> para auxiliar os usuários quanto às informações produzidas no âmbito da Universidade Estadual de Santa Cruz</w:t>
      </w:r>
      <w:r w:rsidR="00F905C8">
        <w:t xml:space="preserve">, </w:t>
      </w:r>
      <w:r>
        <w:t>capaz de receber mensagens textuais, interpretá-las, executar serviços quando necessário, e retornar ao usuário final uma resposta trivial ou um resultado da execução de um serviço requisitado.</w:t>
      </w:r>
    </w:p>
    <w:p w14:paraId="6DB5AEC5" w14:textId="77777777" w:rsidR="00254C50" w:rsidRDefault="00254C50" w:rsidP="00B5782F">
      <w:pPr>
        <w:pStyle w:val="Paragrafo"/>
      </w:pPr>
    </w:p>
    <w:p w14:paraId="0E078330" w14:textId="2CFD6459" w:rsidR="00FB73F3" w:rsidRDefault="00F71FF0" w:rsidP="008478D9">
      <w:pPr>
        <w:pStyle w:val="Ttulo3"/>
      </w:pPr>
      <w:bookmarkStart w:id="3" w:name="_Toc532301755"/>
      <w:r>
        <w:lastRenderedPageBreak/>
        <w:t xml:space="preserve">Objetivos </w:t>
      </w:r>
      <w:r w:rsidR="007468D0">
        <w:t>Específicos</w:t>
      </w:r>
      <w:bookmarkEnd w:id="3"/>
    </w:p>
    <w:p w14:paraId="514083C8" w14:textId="77777777" w:rsidR="00FB73F3" w:rsidRDefault="00FB73F3" w:rsidP="00B5782F">
      <w:pPr>
        <w:pStyle w:val="Paragrafo"/>
      </w:pPr>
    </w:p>
    <w:p w14:paraId="1AC508CC" w14:textId="26053D55" w:rsidR="00841801" w:rsidRDefault="00120D0C" w:rsidP="00B5782F">
      <w:pPr>
        <w:pStyle w:val="Paragrafo"/>
      </w:pPr>
      <w:r>
        <w:t>Os objetivos específicos deste projeto são:</w:t>
      </w:r>
    </w:p>
    <w:p w14:paraId="68430E85" w14:textId="0A5AB242" w:rsidR="006E774E" w:rsidRDefault="006E774E" w:rsidP="00B5782F">
      <w:pPr>
        <w:pStyle w:val="Paragrafo"/>
        <w:numPr>
          <w:ilvl w:val="0"/>
          <w:numId w:val="50"/>
        </w:numPr>
      </w:pPr>
      <w:r>
        <w:t>determinar as informações que serão disponibilizadas pelo SAP a partir dos serviços de comunicação oferecidos pela UESC;</w:t>
      </w:r>
    </w:p>
    <w:p w14:paraId="77D248D5" w14:textId="7D32AC8D" w:rsidR="009F112A" w:rsidRDefault="009663F6" w:rsidP="00B5782F">
      <w:pPr>
        <w:pStyle w:val="Paragrafo"/>
        <w:numPr>
          <w:ilvl w:val="0"/>
          <w:numId w:val="50"/>
        </w:numPr>
      </w:pPr>
      <w:r>
        <w:t>estabelecer um meio de comunicação entre usuário e assistente pessoal</w:t>
      </w:r>
      <w:r w:rsidR="006E774E">
        <w:t>;</w:t>
      </w:r>
    </w:p>
    <w:p w14:paraId="182A4CC3" w14:textId="56625107" w:rsidR="00184E2F" w:rsidRDefault="00E074F0" w:rsidP="00B5782F">
      <w:pPr>
        <w:pStyle w:val="Paragrafo"/>
        <w:numPr>
          <w:ilvl w:val="0"/>
          <w:numId w:val="50"/>
        </w:numPr>
      </w:pPr>
      <w:r>
        <w:t>estabelecer</w:t>
      </w:r>
      <w:r w:rsidR="0052629C">
        <w:t xml:space="preserve"> o entendimento </w:t>
      </w:r>
      <w:r>
        <w:t xml:space="preserve">entre as necessidades do usuário e </w:t>
      </w:r>
      <w:r w:rsidR="005A3117">
        <w:t>as ações</w:t>
      </w:r>
      <w:r w:rsidR="0052629C">
        <w:t xml:space="preserve"> </w:t>
      </w:r>
      <w:r w:rsidR="0088592A">
        <w:t>que possam ser realizadas</w:t>
      </w:r>
      <w:r>
        <w:t xml:space="preserve"> pelo SAP</w:t>
      </w:r>
      <w:r w:rsidR="00BF1766">
        <w:t>.</w:t>
      </w:r>
    </w:p>
    <w:p w14:paraId="6264DC9A" w14:textId="7F528370" w:rsidR="00602701" w:rsidRDefault="00602701" w:rsidP="00B5782F">
      <w:pPr>
        <w:pStyle w:val="Paragrafo"/>
      </w:pPr>
    </w:p>
    <w:p w14:paraId="14C6980B" w14:textId="0138642E" w:rsidR="006E774E" w:rsidRDefault="00261D57" w:rsidP="00261D57">
      <w:pPr>
        <w:pStyle w:val="Ttulo2"/>
      </w:pPr>
      <w:bookmarkStart w:id="4" w:name="_Toc532301756"/>
      <w:r>
        <w:t>Estrutura</w:t>
      </w:r>
      <w:bookmarkEnd w:id="4"/>
    </w:p>
    <w:p w14:paraId="36A812B8" w14:textId="77777777" w:rsidR="00EC1546" w:rsidRDefault="00EC1546" w:rsidP="00B5782F">
      <w:pPr>
        <w:pStyle w:val="Paragrafo"/>
      </w:pPr>
    </w:p>
    <w:p w14:paraId="445270E7" w14:textId="0A711355" w:rsidR="00644740" w:rsidRDefault="008551BB" w:rsidP="00B5782F">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2301757"/>
      <w:r w:rsidRPr="00FE2E12">
        <w:lastRenderedPageBreak/>
        <w:t>EMBASAMENTO TEÓRICO</w:t>
      </w:r>
      <w:bookmarkEnd w:id="5"/>
    </w:p>
    <w:p w14:paraId="51581CF3" w14:textId="77777777" w:rsidR="007F2486" w:rsidRPr="00FE2E12" w:rsidRDefault="007F2486" w:rsidP="00B5782F">
      <w:pPr>
        <w:pStyle w:val="Paragrafo"/>
      </w:pPr>
    </w:p>
    <w:p w14:paraId="1A002B0C" w14:textId="2AD6C3A0" w:rsidR="007F2486" w:rsidRDefault="00923CE2" w:rsidP="00B5782F">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B5782F">
      <w:pPr>
        <w:pStyle w:val="Paragrafo"/>
      </w:pPr>
    </w:p>
    <w:p w14:paraId="6365BC91" w14:textId="02EBD06F" w:rsidR="001E45C2" w:rsidRDefault="00C500A4" w:rsidP="00B43033">
      <w:pPr>
        <w:pStyle w:val="Ttulo2"/>
      </w:pPr>
      <w:bookmarkStart w:id="6" w:name="_Toc532301758"/>
      <w:r>
        <w:t>Processamento</w:t>
      </w:r>
      <w:r w:rsidR="00D74971">
        <w:t xml:space="preserve"> de Linguagem Natural</w:t>
      </w:r>
      <w:bookmarkEnd w:id="6"/>
    </w:p>
    <w:p w14:paraId="5AA6867F" w14:textId="77777777" w:rsidR="00CB37C8" w:rsidRDefault="00CB37C8" w:rsidP="00CB37C8"/>
    <w:p w14:paraId="5B3F2438" w14:textId="77777777" w:rsidR="001C2573" w:rsidRDefault="00C4792C" w:rsidP="00B5782F">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B5782F">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0D0752F0" w14:textId="6146E80D" w:rsidR="00A642DD" w:rsidRDefault="00A642DD" w:rsidP="00B5782F">
      <w:pPr>
        <w:pStyle w:val="Paragrafo"/>
      </w:pPr>
      <w:r>
        <w:t xml:space="preserve">Com o entendimento de linguagem natural os desenvolvedores podem organizar uma estrutura de conhecimento para realizar tarefas como traduções, resumo de textos, reconhecimento de entidades, analise de sentimentos e reconhecimento de fala. Além disso, este processamento de linguagem pode ser utilizado para contrução de </w:t>
      </w:r>
      <w:r>
        <w:rPr>
          <w:i/>
        </w:rPr>
        <w:t>bots</w:t>
      </w:r>
      <w:r>
        <w:t xml:space="preserve"> que possuam a finalidade de conversar com humanos e até mesmo gerar automaticamente palavras chaves</w:t>
      </w:r>
      <w:r w:rsidR="002E359C">
        <w:t xml:space="preserve"> identificando o contexto de um</w:t>
      </w:r>
      <w:r>
        <w:t xml:space="preserve"> texto </w:t>
      </w:r>
      <w:r>
        <w:fldChar w:fldCharType="begin" w:fldLock="1"/>
      </w:r>
      <w:r w:rsidR="005D50A2">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fldChar w:fldCharType="separate"/>
      </w:r>
      <w:r w:rsidRPr="00FF37A6">
        <w:rPr>
          <w:noProof/>
        </w:rPr>
        <w:t>(KISER, 2016)</w:t>
      </w:r>
      <w:r>
        <w:fldChar w:fldCharType="end"/>
      </w:r>
      <w:r>
        <w:t>.</w:t>
      </w:r>
    </w:p>
    <w:p w14:paraId="5DAB509A" w14:textId="23564B92" w:rsidR="00172439" w:rsidRDefault="00172439" w:rsidP="00B5782F">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w:t>
      </w:r>
      <w:r w:rsidR="00DC4FF9">
        <w:t>criadas com definições que evita</w:t>
      </w:r>
      <w:r>
        <w:t xml:space="preserv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r w:rsidR="00E23053">
        <w:t xml:space="preserve"> Para entender a linguagem humana é necessário entender mais que somente as palavras, é preciso entender os conceitos de cada palavra e o contexto criado quando diversas palavras estão juntas em uma mesma sentença </w:t>
      </w:r>
      <w:r w:rsidR="005D50A2">
        <w:fldChar w:fldCharType="begin" w:fldLock="1"/>
      </w:r>
      <w:r w:rsidR="00CB2A8C">
        <w:instrText>ADDIN CSL_CITATION {"citationItems":[{"id":"ITEM-1","itemData":{"URL":"https://blog.algorithmia.com/introduction-natural-language-processing-nlp/","accessed":{"date-parts":[["2018","12","9"]]},"author":[{"dropping-particle":"","family":"Kiser","given":"Matt","non-dropping-particle":"","parse-names":false,"suffix":""}],"id":"ITEM-1","issued":{"date-parts":[["2016"]]},"title":"Introduction to Natural Language Processing (NLP) | Algorithmia Blog","type":"webpage"},"uris":["http://www.mendeley.com/documents/?uuid=e7e4c1de-009d-4dcc-ab57-72c42def6d7d"]}],"mendeley":{"formattedCitation":"(KISER, 2016)","plainTextFormattedCitation":"(KISER, 2016)","previouslyFormattedCitation":"(KISER, 2016)"},"properties":{"noteIndex":0},"schema":"https://github.com/citation-style-language/schema/raw/master/csl-citation.json"}</w:instrText>
      </w:r>
      <w:r w:rsidR="005D50A2">
        <w:fldChar w:fldCharType="separate"/>
      </w:r>
      <w:r w:rsidR="005D50A2" w:rsidRPr="005D50A2">
        <w:rPr>
          <w:noProof/>
        </w:rPr>
        <w:t>(KISER, 2016)</w:t>
      </w:r>
      <w:r w:rsidR="005D50A2">
        <w:fldChar w:fldCharType="end"/>
      </w:r>
      <w:r w:rsidR="00E23053">
        <w:t>.</w:t>
      </w:r>
    </w:p>
    <w:p w14:paraId="2D7CE0AD" w14:textId="08F2C528" w:rsidR="00F55C6F" w:rsidRDefault="00696164" w:rsidP="00B5782F">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B5782F">
      <w:pPr>
        <w:pStyle w:val="Paragrafo"/>
      </w:pPr>
    </w:p>
    <w:p w14:paraId="5488191B" w14:textId="722B154E"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w:t>
      </w:r>
      <w:r w:rsidR="00F55C6F" w:rsidRPr="00F55C6F">
        <w:lastRenderedPageBreak/>
        <w:t xml:space="preserve">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00044931" w:rsidRPr="00F55C6F">
        <w:t>específico</w:t>
      </w:r>
      <w:r w:rsidR="00F55C6F" w:rsidRPr="00F55C6F">
        <w:t xml:space="preserve"> de linguagem.</w:t>
      </w:r>
    </w:p>
    <w:p w14:paraId="4C49D3EB" w14:textId="77777777" w:rsidR="00CB37C8" w:rsidRDefault="00CB37C8" w:rsidP="00B5782F">
      <w:pPr>
        <w:pStyle w:val="Paragrafo"/>
      </w:pPr>
    </w:p>
    <w:p w14:paraId="779C5C50" w14:textId="750AAF66" w:rsidR="00F606E0" w:rsidRDefault="001C78D1" w:rsidP="00B5782F">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35FE8ACA" w:rsidR="00910CDC" w:rsidRDefault="00910CDC" w:rsidP="00B5782F">
      <w:pPr>
        <w:pStyle w:val="Paragrafo"/>
      </w:pPr>
      <w:r>
        <w:t xml:space="preserve">As </w:t>
      </w:r>
      <w:r>
        <w:rPr>
          <w:iCs/>
        </w:rPr>
        <w:t xml:space="preserve">intenções </w:t>
      </w:r>
      <w:r>
        <w:t xml:space="preserve">são os objetivos que o usuário terá ao interagir com o serviço, ou seja, as ações que o usuário pretende realizar com o serviço. Para cada </w:t>
      </w:r>
      <w:r w:rsidR="00E77CD5">
        <w:rPr>
          <w:iCs/>
        </w:rPr>
        <w:t>intenção</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B5782F">
      <w:pPr>
        <w:pStyle w:val="Paragrafo"/>
      </w:pPr>
    </w:p>
    <w:p w14:paraId="2E4F097A" w14:textId="2EA481EE" w:rsidR="005802AC" w:rsidRDefault="00C143AF" w:rsidP="008511B8">
      <w:pPr>
        <w:pStyle w:val="Ttulo2"/>
      </w:pPr>
      <w:bookmarkStart w:id="7" w:name="_Toc532301759"/>
      <w:r>
        <w:t>Backend as a Service</w:t>
      </w:r>
      <w:bookmarkEnd w:id="7"/>
    </w:p>
    <w:p w14:paraId="466CF535" w14:textId="77777777" w:rsidR="003278E0" w:rsidRDefault="003278E0" w:rsidP="00B5782F">
      <w:pPr>
        <w:pStyle w:val="Paragrafo"/>
      </w:pPr>
    </w:p>
    <w:p w14:paraId="0D902A98" w14:textId="77777777" w:rsidR="003278E0" w:rsidRDefault="003278E0" w:rsidP="00B5782F">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w:t>
      </w:r>
      <w:r w:rsidRPr="00B82026">
        <w:rPr>
          <w:i/>
        </w:rPr>
        <w:t>software</w:t>
      </w:r>
      <w:r>
        <w:t xml:space="preserv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493398E2" w:rsidR="00B4402F" w:rsidRDefault="00B4402F" w:rsidP="00B5782F">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B5782F">
      <w:pPr>
        <w:pStyle w:val="Paragrafo"/>
      </w:pPr>
    </w:p>
    <w:p w14:paraId="7B0946D9" w14:textId="244C333A" w:rsidR="00D978BD" w:rsidRDefault="00D978BD" w:rsidP="00D978BD">
      <w:pPr>
        <w:pStyle w:val="Ttulo2"/>
      </w:pPr>
      <w:bookmarkStart w:id="8" w:name="_Toc532301760"/>
      <w:r>
        <w:lastRenderedPageBreak/>
        <w:t>Sistemas Distribuídos</w:t>
      </w:r>
      <w:bookmarkEnd w:id="8"/>
    </w:p>
    <w:p w14:paraId="2DEFF463" w14:textId="77777777" w:rsidR="00D978BD" w:rsidRDefault="00D978BD" w:rsidP="00B5782F">
      <w:pPr>
        <w:pStyle w:val="Paragrafo"/>
      </w:pPr>
    </w:p>
    <w:p w14:paraId="697F3B3A" w14:textId="1D77BF66" w:rsidR="00D978BD" w:rsidRDefault="00D978BD" w:rsidP="00B5782F">
      <w:pPr>
        <w:pStyle w:val="Paragrafo"/>
      </w:pPr>
      <w:r>
        <w:t>Um sistema distribuído é um sistema que é composto por componentes que estão localizados em computadores diferentes, interligados por uma rede, que coordenam as suas ações a partir do repasse de mensagens</w:t>
      </w:r>
      <w:r w:rsidR="00677F36">
        <w:t>,</w:t>
      </w:r>
      <w:r>
        <w:t xml:space="preserve"> e</w:t>
      </w:r>
      <w:r w:rsidR="00677F36">
        <w:t>ntretanto,</w:t>
      </w:r>
      <w:r>
        <w:t xml:space="preserve"> para o usuário final parecem ser apenas um único sistema. Desta maneira, um sistema distribuído possui concorrência de componentes, falta de um relógio global e falhas de componentes independentes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F93999">
        <w:rPr>
          <w:noProof/>
        </w:rPr>
        <w:t>(COULOURIS; DOLLIMORE; KINDBERG, 2012)</w:t>
      </w:r>
      <w:r>
        <w:fldChar w:fldCharType="end"/>
      </w:r>
      <w:r>
        <w:t xml:space="preserve">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B76A1A">
        <w:rPr>
          <w:noProof/>
        </w:rPr>
        <w:t>(TANENBAUM; VAN STEEN, 2013)</w:t>
      </w:r>
      <w:r>
        <w:fldChar w:fldCharType="end"/>
      </w:r>
      <w:r>
        <w:t>.</w:t>
      </w:r>
    </w:p>
    <w:p w14:paraId="511001ED" w14:textId="77777777" w:rsidR="00D978BD" w:rsidRDefault="00D978BD" w:rsidP="00B5782F">
      <w:pPr>
        <w:pStyle w:val="Paragrafo"/>
      </w:pPr>
      <w:r>
        <w:t xml:space="preserve">Basicamente, um sistema distribuído é composto por diversos componentes, i.e., computadores, autónomos transparentes ao usuário final, de maneira que eles enxerguem todos os componentes como um único. Desta maneira, os componentes precisam cooperar. A maneira na qual esta colaboração é realizada é um dos princípios de sistemas distribuído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CE1476">
        <w:rPr>
          <w:noProof/>
        </w:rPr>
        <w:t>(TANENBAUM; VAN STEEN, 2013)</w:t>
      </w:r>
      <w:r>
        <w:fldChar w:fldCharType="end"/>
      </w:r>
      <w:r>
        <w:t xml:space="preserve">. </w:t>
      </w:r>
    </w:p>
    <w:p w14:paraId="6E26C37A" w14:textId="214A10BF" w:rsidR="00D978BD" w:rsidRDefault="00D978BD" w:rsidP="00B5782F">
      <w:pPr>
        <w:pStyle w:val="Paragrafo"/>
      </w:pPr>
      <w:r>
        <w:t xml:space="preserve">Os computadores envolvidos em um sistema distribuído podem ser dos mais variados tipos e possuir as suas mais variadas diferenças, de </w:t>
      </w:r>
      <w:r>
        <w:rPr>
          <w:i/>
        </w:rPr>
        <w:t>mainframes</w:t>
      </w:r>
      <w:r>
        <w:t xml:space="preserve"> </w:t>
      </w:r>
      <w:r w:rsidR="00FC23D7">
        <w:t xml:space="preserve">a </w:t>
      </w:r>
      <w:r>
        <w:t xml:space="preserve">até mesmo pequenos sensores conectados a uma rede. Entretanto, para que haja uma comunicação entre eles é necessário que exista uma </w:t>
      </w:r>
      <w:r>
        <w:rPr>
          <w:i/>
        </w:rPr>
        <w:t xml:space="preserve">Interface Definition Language </w:t>
      </w:r>
      <w:r>
        <w:t xml:space="preserve">(IDL), um padrão uniforme de comunicação que descreve as interfaces assim como suas assinaturas </w:t>
      </w:r>
      <w:r>
        <w:fldChar w:fldCharType="begin" w:fldLock="1"/>
      </w:r>
      <w:r>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fldChar w:fldCharType="separate"/>
      </w:r>
      <w:r w:rsidRPr="006F74FE">
        <w:rPr>
          <w:noProof/>
        </w:rPr>
        <w:t>(TANENBAUM; VAN STEEN, 2013)</w:t>
      </w:r>
      <w:r>
        <w:fldChar w:fldCharType="end"/>
      </w:r>
      <w:r>
        <w:t xml:space="preserve"> </w:t>
      </w:r>
      <w:r>
        <w:fldChar w:fldCharType="begin" w:fldLock="1"/>
      </w:r>
      <w:r>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fldChar w:fldCharType="separate"/>
      </w:r>
      <w:r w:rsidRPr="007904AC">
        <w:rPr>
          <w:noProof/>
        </w:rPr>
        <w:t>(MESSERSCHMITT, 1999)</w:t>
      </w:r>
      <w:r>
        <w:fldChar w:fldCharType="end"/>
      </w:r>
      <w:r>
        <w:t>.</w:t>
      </w:r>
    </w:p>
    <w:p w14:paraId="60260C1D" w14:textId="33F0101B" w:rsidR="00D978BD" w:rsidRDefault="00D978BD" w:rsidP="00B5782F">
      <w:pPr>
        <w:pStyle w:val="Paragrafo"/>
      </w:pPr>
      <w:r>
        <w:t>Os sistemas distribuídos podem ser implementados para os</w:t>
      </w:r>
      <w:r w:rsidR="00166B86">
        <w:t xml:space="preserve"> mais variados propósitos, </w:t>
      </w:r>
      <w:r>
        <w:t>por exemplo, a própria internet é um sistema distribuído, assim como jogos online, e-mails, redes sociais entre outros</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C740B1">
        <w:rPr>
          <w:noProof/>
        </w:rPr>
        <w:t>(COULOURIS; DOLLIMORE; KINDBERG, 2012)</w:t>
      </w:r>
      <w:r>
        <w:fldChar w:fldCharType="end"/>
      </w:r>
      <w:r>
        <w:t>.</w:t>
      </w:r>
    </w:p>
    <w:p w14:paraId="0121716E" w14:textId="48EF2A50" w:rsidR="00D978BD" w:rsidRDefault="00D978BD" w:rsidP="00B5782F">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componentes e ofertar um serviço de qualidade </w:t>
      </w:r>
      <w:r>
        <w:fldChar w:fldCharType="begin" w:fldLock="1"/>
      </w:r>
      <w:r>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fldChar w:fldCharType="separate"/>
      </w:r>
      <w:r w:rsidRPr="009F1D97">
        <w:rPr>
          <w:noProof/>
        </w:rPr>
        <w:t>(COULOURIS; DOLLIMORE; KINDBERG, 2012)</w:t>
      </w:r>
      <w:r>
        <w:fldChar w:fldCharType="end"/>
      </w:r>
      <w:r>
        <w:t>.</w:t>
      </w:r>
    </w:p>
    <w:p w14:paraId="1A372A10" w14:textId="77777777" w:rsidR="00D978BD" w:rsidRDefault="00D978BD" w:rsidP="00B5782F">
      <w:pPr>
        <w:pStyle w:val="Paragrafo"/>
      </w:pPr>
    </w:p>
    <w:p w14:paraId="515569F9" w14:textId="77777777" w:rsidR="00D978BD" w:rsidRDefault="00D978BD" w:rsidP="00B5782F">
      <w:pPr>
        <w:pStyle w:val="Paragrafo"/>
      </w:pPr>
    </w:p>
    <w:p w14:paraId="54CF5E35" w14:textId="77777777" w:rsidR="00D978BD" w:rsidRDefault="00D978BD" w:rsidP="00B5782F">
      <w:pPr>
        <w:pStyle w:val="Paragrafo"/>
      </w:pPr>
    </w:p>
    <w:p w14:paraId="06590C1F" w14:textId="2ABA1170" w:rsidR="00E7358F" w:rsidRPr="00FE2E12" w:rsidRDefault="00B71293" w:rsidP="00F91CF3">
      <w:pPr>
        <w:pStyle w:val="Ttulo2"/>
      </w:pPr>
      <w:bookmarkStart w:id="9" w:name="_Toc532301761"/>
      <w:r w:rsidRPr="00FE2E12">
        <w:lastRenderedPageBreak/>
        <w:t>VPS Hosting</w:t>
      </w:r>
      <w:bookmarkEnd w:id="9"/>
    </w:p>
    <w:p w14:paraId="76804BB6" w14:textId="77777777" w:rsidR="00621BA0" w:rsidRPr="00FE2E12" w:rsidRDefault="00621BA0" w:rsidP="00B5782F">
      <w:pPr>
        <w:pStyle w:val="Paragrafo"/>
      </w:pPr>
    </w:p>
    <w:p w14:paraId="32E5755C" w14:textId="1C20C46C" w:rsidR="00621BA0" w:rsidRPr="009C3DAD" w:rsidRDefault="003751F8" w:rsidP="00B5782F">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B5782F">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B5782F">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B5782F">
      <w:pPr>
        <w:pStyle w:val="Paragrafo"/>
      </w:pPr>
    </w:p>
    <w:p w14:paraId="159DA00E" w14:textId="1263E624" w:rsidR="008F62D3" w:rsidRDefault="00C143AF" w:rsidP="008F62D3">
      <w:pPr>
        <w:pStyle w:val="Ttulo2"/>
      </w:pPr>
      <w:bookmarkStart w:id="10" w:name="_Toc532301762"/>
      <w:r>
        <w:t>Web Scraping</w:t>
      </w:r>
      <w:bookmarkEnd w:id="10"/>
    </w:p>
    <w:p w14:paraId="1643181F" w14:textId="77777777" w:rsidR="00E475F5" w:rsidRPr="00E475F5" w:rsidRDefault="00E475F5" w:rsidP="00B5782F">
      <w:pPr>
        <w:pStyle w:val="Paragrafo"/>
      </w:pPr>
    </w:p>
    <w:p w14:paraId="5B11F09B" w14:textId="1F38050E" w:rsidR="008F62D3" w:rsidRDefault="001E4EE8" w:rsidP="00B5782F">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B5782F">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w:t>
      </w:r>
      <w:r w:rsidR="00D53053">
        <w:lastRenderedPageBreak/>
        <w:t xml:space="preserve">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B5782F">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1DE216D3" w14:textId="76D22E83" w:rsidR="008161DB" w:rsidRPr="007A38C4" w:rsidRDefault="00AE03B1" w:rsidP="00B5782F">
      <w:pPr>
        <w:pStyle w:val="Paragrafo"/>
      </w:pPr>
      <w:r>
        <w:t xml:space="preserve">Alguns problemas podem ser enfrentados ao utilizar a técnica de </w:t>
      </w:r>
      <w:r>
        <w:rPr>
          <w:i/>
        </w:rPr>
        <w:t>web scraping</w:t>
      </w:r>
      <w:r>
        <w:t xml:space="preserve">, uma delas é a má formatação HTML de uma página, ao se deparar com esse problema é necessário que o </w:t>
      </w:r>
      <w:r w:rsidR="007A38C4">
        <w:t xml:space="preserve">interpretador de HTML usado seja capaz de identificar e contornar este problema para que a execução do </w:t>
      </w:r>
      <w:r w:rsidR="007A38C4">
        <w:rPr>
          <w:i/>
        </w:rPr>
        <w:t>bot</w:t>
      </w:r>
      <w:r w:rsidR="007A38C4">
        <w:t xml:space="preserve"> possa continar sem maiores problemas</w:t>
      </w:r>
      <w:r w:rsidR="000D6309">
        <w:t xml:space="preserve"> </w:t>
      </w:r>
      <w:r w:rsidR="00CB2A8C">
        <w:fldChar w:fldCharType="begin" w:fldLock="1"/>
      </w:r>
      <w:r w:rsidR="00AF0C48">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CB2A8C">
        <w:fldChar w:fldCharType="separate"/>
      </w:r>
      <w:r w:rsidR="00CB2A8C" w:rsidRPr="00CB2A8C">
        <w:rPr>
          <w:noProof/>
        </w:rPr>
        <w:t>(PAULO, 2017)</w:t>
      </w:r>
      <w:r w:rsidR="00CB2A8C">
        <w:fldChar w:fldCharType="end"/>
      </w:r>
      <w:r w:rsidR="007A38C4">
        <w:t xml:space="preserve">. Além disso, como o </w:t>
      </w:r>
      <w:r w:rsidR="007A38C4">
        <w:rPr>
          <w:i/>
        </w:rPr>
        <w:t xml:space="preserve">web scraping </w:t>
      </w:r>
      <w:r w:rsidR="007A38C4">
        <w:t xml:space="preserve">é utilizado para automatizar alguma ação, pode ser encontrado problemas quando não existe padronização para a disposição de elementos HTML na página, quando tal problema é enfrentado o desenvolvedor deve criar ações especificas para cada ação não padronizada, desta maneira, o enfrentamento deste problema acaba gerando mais tempo para a criação de um </w:t>
      </w:r>
      <w:r w:rsidR="007A38C4">
        <w:rPr>
          <w:i/>
        </w:rPr>
        <w:t>bot scraper</w:t>
      </w:r>
      <w:r w:rsidR="007A38C4">
        <w:t>.</w:t>
      </w:r>
    </w:p>
    <w:p w14:paraId="6B76EE82" w14:textId="77777777" w:rsidR="00164A12" w:rsidRDefault="00713D71" w:rsidP="00B5782F">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w:t>
      </w:r>
    </w:p>
    <w:p w14:paraId="12284A39" w14:textId="3430943F" w:rsidR="004640F1" w:rsidRDefault="00FC6CB5" w:rsidP="00B5782F">
      <w:pPr>
        <w:pStyle w:val="Paragrafo"/>
      </w:pPr>
      <w:r>
        <w:t xml:space="preserve">Para o uso da técnica de </w:t>
      </w:r>
      <w:r>
        <w:rPr>
          <w:i/>
        </w:rPr>
        <w:t>web scraping</w:t>
      </w:r>
      <w:r w:rsidR="00D7379C" w:rsidRPr="00164A12">
        <w:t xml:space="preserve"> </w:t>
      </w:r>
      <w:r w:rsidR="00164A12">
        <w:t>não é obrigatorio o uso de uma linguagem de programação especifica, pois somente é necessário a criação de um interpretador de HTML</w:t>
      </w:r>
      <w:r w:rsidR="005363B1">
        <w:t xml:space="preserve"> eficiente. Entretanto, as</w:t>
      </w:r>
      <w:r w:rsidR="00164A12">
        <w:t xml:space="preserve"> principais linguagens de programação utilizadas</w:t>
      </w:r>
      <w:r w:rsidR="005363B1">
        <w:t xml:space="preserve"> </w:t>
      </w:r>
      <w:r w:rsidR="00164A12">
        <w:t>para tal técnica</w:t>
      </w:r>
      <w:r w:rsidR="005363B1">
        <w:t xml:space="preserve"> </w:t>
      </w:r>
      <w:r w:rsidR="00164A12">
        <w:t>são Python</w:t>
      </w:r>
      <w:r w:rsidR="005363B1">
        <w:t>, Ruby e Java</w:t>
      </w:r>
      <w:r w:rsidR="00D527FA">
        <w:t xml:space="preserve"> </w:t>
      </w:r>
      <w:r w:rsidR="00D527FA">
        <w:fldChar w:fldCharType="begin" w:fldLock="1"/>
      </w:r>
      <w:r w:rsidR="00D527FA">
        <w:instrText>ADDIN CSL_CITATION {"citationItems":[{"id":"ITEM-1","itemData":{"URL":"https://nocodewebscraping.com/top-10-web-scraping-books/#What_Is_Web_Scraping","accessed":{"date-parts":[["2018","12","6"]]},"author":[{"dropping-particle":"","family":"Paulo","given":"","non-dropping-particle":"","parse-names":false,"suffix":""}],"id":"ITEM-1","issued":{"date-parts":[["2017"]]},"title":"Top 10 Best Web Scraping Books - Simplified Web Scraping","type":"webpage"},"uris":["http://www.mendeley.com/documents/?uuid=f323fb5e-355c-4836-bd59-c5dca8858579"]}],"mendeley":{"formattedCitation":"(PAULO, 2017)","plainTextFormattedCitation":"(PAULO, 2017)","previouslyFormattedCitation":"(PAULO, 2017)"},"properties":{"noteIndex":0},"schema":"https://github.com/citation-style-language/schema/raw/master/csl-citation.json"}</w:instrText>
      </w:r>
      <w:r w:rsidR="00D527FA">
        <w:fldChar w:fldCharType="separate"/>
      </w:r>
      <w:r w:rsidR="00D527FA" w:rsidRPr="00CB2A8C">
        <w:rPr>
          <w:noProof/>
        </w:rPr>
        <w:t>(PAULO, 2017)</w:t>
      </w:r>
      <w:r w:rsidR="00D527FA">
        <w:fldChar w:fldCharType="end"/>
      </w:r>
      <w:r w:rsidR="005363B1">
        <w:t xml:space="preserve">. Além disso, </w:t>
      </w:r>
      <w:r w:rsidR="002536E2">
        <w:t>existem diversa</w:t>
      </w:r>
      <w:r w:rsidR="00D7379C">
        <w:t xml:space="preserve">s </w:t>
      </w:r>
      <w:r w:rsidR="002536E2" w:rsidRPr="002536E2">
        <w:t xml:space="preserve">bibliotecas </w:t>
      </w:r>
      <w:r w:rsidR="00D7379C">
        <w:t xml:space="preserve">que </w:t>
      </w:r>
      <w:r w:rsidR="002536E2">
        <w:t>oferecem</w:t>
      </w:r>
      <w:r w:rsidR="00D7379C">
        <w:t xml:space="preserve"> maior facilidade na criação de </w:t>
      </w:r>
      <w:r w:rsidR="00D7379C">
        <w:rPr>
          <w:i/>
        </w:rPr>
        <w:t>bots scrapers</w:t>
      </w:r>
      <w:r w:rsidR="002536E2">
        <w:rPr>
          <w:i/>
        </w:rPr>
        <w:t xml:space="preserve">, </w:t>
      </w:r>
      <w:r w:rsidR="004223FE">
        <w:t>pois esta</w:t>
      </w:r>
      <w:r w:rsidR="002536E2">
        <w:t>s já fornecem interpretadores e dessa maneira somente é necessário</w:t>
      </w:r>
      <w:r w:rsidR="004223FE">
        <w:t xml:space="preserve"> o uso do interpretador para automatizar as ações</w:t>
      </w:r>
      <w:r w:rsidR="00D7379C">
        <w:t>.</w:t>
      </w:r>
    </w:p>
    <w:p w14:paraId="0061E2A7" w14:textId="77777777" w:rsidR="004223FE" w:rsidRPr="004640F1" w:rsidRDefault="004223FE" w:rsidP="00B5782F">
      <w:pPr>
        <w:pStyle w:val="Paragrafo"/>
      </w:pPr>
    </w:p>
    <w:p w14:paraId="09344888" w14:textId="28BF6FC3" w:rsidR="0054475C" w:rsidRPr="00FE2E12" w:rsidRDefault="00061DCE" w:rsidP="00F91CF3">
      <w:pPr>
        <w:pStyle w:val="Ttulo2"/>
      </w:pPr>
      <w:bookmarkStart w:id="11" w:name="_Toc532301763"/>
      <w:r>
        <w:t>Metodologias Ágeis</w:t>
      </w:r>
      <w:bookmarkEnd w:id="11"/>
    </w:p>
    <w:p w14:paraId="7D995D0B" w14:textId="77777777" w:rsidR="00C91B57" w:rsidRDefault="00C91B57" w:rsidP="00B5782F">
      <w:pPr>
        <w:pStyle w:val="Paragrafo"/>
      </w:pPr>
    </w:p>
    <w:p w14:paraId="2B3301C2" w14:textId="305A832E" w:rsidR="004A4A57" w:rsidRDefault="00FC1B77" w:rsidP="00B5782F">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w:t>
      </w:r>
      <w:r>
        <w:lastRenderedPageBreak/>
        <w:t>modificar partes de códigos nã</w:t>
      </w:r>
      <w:r w:rsidR="007E515F">
        <w:t xml:space="preserve">o são tarefas de alto custo, </w:t>
      </w:r>
      <w:r w:rsidR="00132E4E">
        <w:t xml:space="preserve">as </w:t>
      </w:r>
      <w:r>
        <w:t>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2CAAB220" w:rsidR="00FC1B77" w:rsidRDefault="00B7750B" w:rsidP="00B5782F">
      <w:pPr>
        <w:pStyle w:val="Paragrafo"/>
      </w:pPr>
      <w:r>
        <w:t>Embora todo os métodos ágeis sejam baseados no desenvolvimento e entrega incremental, e</w:t>
      </w:r>
      <w:r w:rsidR="00E82856">
        <w:t>les propõem diferentes processos</w:t>
      </w:r>
      <w:r>
        <w:t xml:space="preserve"> para conseguir isto. Entretanto, eles compartilham o mesmo conjunto de princípios e, portanto, têm muito em comum.</w:t>
      </w:r>
      <w:r w:rsidR="00C83CB8">
        <w:t xml:space="preserve"> </w:t>
      </w:r>
      <w:r w:rsidR="00A04FDF">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w:t>
      </w:r>
      <w:r w:rsidR="00B028F4">
        <w:t xml:space="preserve"> um documento que</w:t>
      </w:r>
      <w:r w:rsidR="00840832">
        <w:t xml:space="preserve"> </w:t>
      </w:r>
      <w:r w:rsidR="00B028F4">
        <w:t>estabelece</w:t>
      </w:r>
      <w:r w:rsidR="00840832">
        <w:t xml:space="preserve"> princípios comuns a serem compartilhados por todos os métodos ágeis. Este documento contendo os princípios é conhecido como manifesto ágil. Os principais conceitos apresentados por ele são</w:t>
      </w:r>
      <w:r w:rsidR="000352A6">
        <w:t>:</w:t>
      </w:r>
      <w:r w:rsidR="00840832">
        <w:t xml:space="preserve"> </w:t>
      </w:r>
      <w:r w:rsidR="000352A6">
        <w:t>envolvimento do cliente; entrega incremental;</w:t>
      </w:r>
      <w:r w:rsidR="00446AA7">
        <w:t xml:space="preserve"> membros da equipe devem desenvolver suas próprias maneiras de traba</w:t>
      </w:r>
      <w:r w:rsidR="00CA5167">
        <w:t>lhar sem processos prescritivos;</w:t>
      </w:r>
      <w:r w:rsidR="00446AA7">
        <w:t xml:space="preserve"> projetar sistemas que </w:t>
      </w:r>
      <w:r w:rsidR="00DE259A">
        <w:t>acomode mudanças de requisitos;</w:t>
      </w:r>
      <w:r w:rsidR="00446AA7">
        <w:t xml:space="preserve"> simplicidade do </w:t>
      </w:r>
      <w:r w:rsidR="00446AA7">
        <w:rPr>
          <w:i/>
        </w:rPr>
        <w:t>software</w:t>
      </w:r>
      <w:r w:rsidR="00446AA7">
        <w:t xml:space="preserve"> e do processo de desenvolvimento dele</w:t>
      </w:r>
      <w:r w:rsidR="00112C81">
        <w:t xml:space="preserve"> </w:t>
      </w:r>
      <w:r w:rsidR="00AF0C48">
        <w:fldChar w:fldCharType="begin" w:fldLock="1"/>
      </w:r>
      <w:r w:rsidR="0055641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AF0C48">
        <w:fldChar w:fldCharType="separate"/>
      </w:r>
      <w:r w:rsidR="00AF0C48" w:rsidRPr="00AF0C48">
        <w:rPr>
          <w:noProof/>
        </w:rPr>
        <w:t>(SOMMERVILLE, 2013)</w:t>
      </w:r>
      <w:r w:rsidR="00AF0C48">
        <w:fldChar w:fldCharType="end"/>
      </w:r>
      <w:r w:rsidR="00446AA7">
        <w:t xml:space="preserve">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16597714" w:rsidR="00A5699F" w:rsidRDefault="00B97941" w:rsidP="00B5782F">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FF37A6">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41861EF6" w14:textId="5476306C" w:rsidR="00800126" w:rsidRPr="006F3EE1" w:rsidRDefault="00A90EE2" w:rsidP="00B5782F">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r w:rsidR="005729E5">
        <w:t xml:space="preserve"> </w:t>
      </w:r>
      <w:r w:rsidR="00556416">
        <w:fldChar w:fldCharType="begin" w:fldLock="1"/>
      </w:r>
      <w:r w:rsidR="00751546">
        <w:instrText>ADDIN CSL_CITATION {"citationItems":[{"id":"ITEM-1","itemData":{"DOI":"10.1007/s13398-014-0173-7.2","ISBN":"8579361087","ISSN":"0717-6163","PMID":"15003161","abstract":"No intuito de atender às necessidades de alunos e professores dos cursos de ciência da computação, engenharia de computação e sistema de informação, esta nona edição de 'Engenharia de Software' teve seu conteúdo reestruturado e atualizado. A obra conta com capítulos que focalizam o desenvolvimento ágil de software e os sistemas embarcados, além de trazer novas abordagens sobre engenharia dirigida a modelos, desenvolvimento open source, modelo Swiss Cheese de Reason, arquiteturas de sistemas confiáveis, reúso de COTS e planejamento ágil.","author":[{"dropping-particle":"","family":"Sommerville","given":"Ian","non-dropping-particle":"","parse-names":false,"suffix":""}],"container-title":"Engenharia de Software. Uma Abordagem Profissional","id":"ITEM-1","issued":{"date-parts":[["2013"]]},"title":"Engenharia de Software","type":"book"},"uris":["http://www.mendeley.com/documents/?uuid=5cc90cb1-4b2b-408e-8d84-164371d84dbe"]}],"mendeley":{"formattedCitation":"(SOMMERVILLE, 2013)","plainTextFormattedCitation":"(SOMMERVILLE, 2013)","previouslyFormattedCitation":"(SOMMERVILLE, 2013)"},"properties":{"noteIndex":0},"schema":"https://github.com/citation-style-language/schema/raw/master/csl-citation.json"}</w:instrText>
      </w:r>
      <w:r w:rsidR="00556416">
        <w:fldChar w:fldCharType="separate"/>
      </w:r>
      <w:r w:rsidR="00556416" w:rsidRPr="00556416">
        <w:rPr>
          <w:noProof/>
        </w:rPr>
        <w:t>(SOMMERVILLE, 2013)</w:t>
      </w:r>
      <w:r w:rsidR="00556416">
        <w:fldChar w:fldCharType="end"/>
      </w:r>
      <w:r w:rsidR="00556416">
        <w:t xml:space="preserve"> </w:t>
      </w:r>
      <w:r w:rsidR="00751546">
        <w:fldChar w:fldCharType="begin" w:fldLock="1"/>
      </w:r>
      <w:r w:rsidR="00EA52FF">
        <w:instrText>ADDIN CSL_CITATION {"citationItems":[{"id":"ITEM-1","itemData":{"URL":"https://www.ventron.com.br/blog/metodologias-ageis","accessed":{"date-parts":[["2018","12","6"]]},"author":[{"dropping-particle":"","family":"Ventron","given":"","non-dropping-particle":"","parse-names":false,"suffix":""}],"id":"ITEM-1","issued":{"date-parts":[["2018"]]},"title":"METODOLOGIAS ÁGEIS: O QUE SÃO E PRINCIPAIS TIPOS","type":"webpage"},"uris":["http://www.mendeley.com/documents/?uuid=a723f128-b95a-45b3-9bc2-b6b806b4d42a"]}],"mendeley":{"formattedCitation":"(VENTRON, 2018)","plainTextFormattedCitation":"(VENTRON, 2018)","previouslyFormattedCitation":"(VENTRON, 2018)"},"properties":{"noteIndex":0},"schema":"https://github.com/citation-style-language/schema/raw/master/csl-citation.json"}</w:instrText>
      </w:r>
      <w:r w:rsidR="00751546">
        <w:fldChar w:fldCharType="separate"/>
      </w:r>
      <w:r w:rsidR="00751546" w:rsidRPr="00751546">
        <w:rPr>
          <w:noProof/>
        </w:rPr>
        <w:t>(VENTRON, 2018)</w:t>
      </w:r>
      <w:r w:rsidR="00751546">
        <w:fldChar w:fldCharType="end"/>
      </w:r>
      <w:r w:rsidR="00591CFC">
        <w:t>.</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2301764"/>
      <w:r w:rsidRPr="00FE2E12">
        <w:lastRenderedPageBreak/>
        <w:t>MATERIAIS E MÉTODOS</w:t>
      </w:r>
      <w:bookmarkEnd w:id="12"/>
    </w:p>
    <w:p w14:paraId="46C97E65" w14:textId="77777777" w:rsidR="00FE2994" w:rsidRDefault="00FE2994" w:rsidP="00FE2994"/>
    <w:p w14:paraId="3A9CEE04" w14:textId="196510EF" w:rsidR="00C31913" w:rsidRDefault="00C31913" w:rsidP="00B5782F">
      <w:pPr>
        <w:pStyle w:val="Paragrafo"/>
      </w:pPr>
      <w:r>
        <w:t>Visando a criação de um sistema distribuido, a implementação deste SAP foi modularizada, de forma que cada módulo possua uma funcionalidade específica. Portanto, foram implementados módulos de interface, banco de dados, entendimento de lingua</w:t>
      </w:r>
      <w:r w:rsidR="00D82C2F">
        <w:t>gem natural, assistente pessoal e um sistema de extração de dados</w:t>
      </w:r>
      <w:r>
        <w:rPr>
          <w:i/>
          <w:iCs/>
        </w:rPr>
        <w:t>.</w:t>
      </w:r>
      <w:r>
        <w:t xml:space="preserve"> </w:t>
      </w:r>
    </w:p>
    <w:p w14:paraId="45B25C03" w14:textId="4FCE512B" w:rsidR="00484411" w:rsidRDefault="00993BBC" w:rsidP="00B5782F">
      <w:pPr>
        <w:pStyle w:val="Paragrafo"/>
      </w:pPr>
      <w:r>
        <w:t xml:space="preserve">Antes de dar inicio ao desenvolvimento </w:t>
      </w:r>
      <w:r w:rsidR="00BB7524">
        <w:t>do SAP</w:t>
      </w:r>
      <w:r>
        <w:t xml:space="preserve">, foi necessário decidir qual tipo de metodologia de desenvolvimento de </w:t>
      </w:r>
      <w:r>
        <w:rPr>
          <w:i/>
        </w:rPr>
        <w:t xml:space="preserve">software </w:t>
      </w:r>
      <w:r>
        <w:t>seria utilizado</w:t>
      </w:r>
      <w:r w:rsidR="00DC749C">
        <w:t>. Tendo em vista que este projeto poderia sofrer mudanças de requisitos, além da necessidade de diminuir o tempo de entrega das implementações e que para a realização do mesmo não haveria equipe de desenvolvedores, foi decidido que a metodologia de desenvolvimento deveria ser ágil. Em seguida, foi escolhido dentre as metodologias ágeis o Kanban como base de desenvolvimento</w:t>
      </w:r>
      <w:r w:rsidR="00E80AFA">
        <w:t xml:space="preserve"> deste projeto</w:t>
      </w:r>
      <w:r w:rsidR="00872258">
        <w:t>,</w:t>
      </w:r>
      <w:r w:rsidR="00E80AFA">
        <w:t xml:space="preserve"> pois além de ser voltado para pequenas equipes, este auxilia a </w:t>
      </w:r>
      <w:r w:rsidR="00522A5C">
        <w:t xml:space="preserve">resolução </w:t>
      </w:r>
      <w:r w:rsidR="00E80AFA">
        <w:t>de problemas trazidos por trabalhos</w:t>
      </w:r>
      <w:r w:rsidR="00F92E1A">
        <w:t xml:space="preserve"> complexos</w:t>
      </w:r>
      <w:r w:rsidR="00E80AFA">
        <w:t>.</w:t>
      </w:r>
    </w:p>
    <w:p w14:paraId="522441E5" w14:textId="77777777" w:rsidR="00820601" w:rsidRDefault="00820601" w:rsidP="00B5782F">
      <w:pPr>
        <w:pStyle w:val="Paragrafo"/>
      </w:pPr>
    </w:p>
    <w:p w14:paraId="114EA44C" w14:textId="42311A64" w:rsidR="00820601" w:rsidRDefault="00820601" w:rsidP="00820601">
      <w:pPr>
        <w:pStyle w:val="Ttulo2"/>
      </w:pPr>
      <w:bookmarkStart w:id="13" w:name="_Toc532301765"/>
      <w:r>
        <w:t>Kanban</w:t>
      </w:r>
      <w:bookmarkEnd w:id="13"/>
    </w:p>
    <w:p w14:paraId="1101A83E" w14:textId="77777777" w:rsidR="00820601" w:rsidRPr="009F052C" w:rsidRDefault="00820601" w:rsidP="00B5782F">
      <w:pPr>
        <w:pStyle w:val="Paragrafo"/>
      </w:pPr>
    </w:p>
    <w:p w14:paraId="07A00195" w14:textId="4F3436F3" w:rsidR="00820601" w:rsidRDefault="003360D2" w:rsidP="00B5782F">
      <w:pPr>
        <w:pStyle w:val="Paragrafo"/>
      </w:pPr>
      <w:r>
        <w:t>O Kanban</w:t>
      </w:r>
      <w:r w:rsidR="00820601">
        <w:t xml:space="preserve"> tem como objetivo aumentar consideravelmente a produtividade dividindo grandes trabalhos em pequenas tarefas, fazendo com que melhore as estimativas de tempo para a finalização de uma tarefa e diminuir os problemas trazidos por um grande trabalho. </w:t>
      </w:r>
    </w:p>
    <w:p w14:paraId="2069674E" w14:textId="77777777" w:rsidR="00820601" w:rsidRDefault="00820601" w:rsidP="00B5782F">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5BD46EC0" w14:textId="2BB8CD8C" w:rsidR="00550A33" w:rsidRDefault="00820601" w:rsidP="00B5782F">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r w:rsidR="00666242">
        <w:t xml:space="preserve"> </w:t>
      </w:r>
      <w:r w:rsidR="00A40F65">
        <w:t>Para melhor interatividade com o Kanban foi utilizado a ferramenta de quadro virtual disponível no GitHub, um repositório Git gratuito que oferece diversas ferramentas para auxiliar o desenvolvedor a se organizar.</w:t>
      </w:r>
    </w:p>
    <w:p w14:paraId="30B7CEC0" w14:textId="6916DCE7" w:rsidR="00360416" w:rsidRDefault="00BB61D8" w:rsidP="00360416">
      <w:pPr>
        <w:pStyle w:val="Ttulo2"/>
      </w:pPr>
      <w:bookmarkStart w:id="14" w:name="_Toc532301766"/>
      <w:r>
        <w:lastRenderedPageBreak/>
        <w:t>Sistema de Extração de Dados</w:t>
      </w:r>
      <w:bookmarkEnd w:id="14"/>
    </w:p>
    <w:p w14:paraId="16836BC7" w14:textId="77777777" w:rsidR="00360416" w:rsidRDefault="00360416" w:rsidP="00B5782F">
      <w:pPr>
        <w:pStyle w:val="Paragrafo"/>
      </w:pPr>
    </w:p>
    <w:p w14:paraId="3B02B066" w14:textId="120C9A5D" w:rsidR="00FE2994" w:rsidRDefault="00CF26B4" w:rsidP="00B5782F">
      <w:pPr>
        <w:pStyle w:val="Paragrafo"/>
      </w:pPr>
      <w:r>
        <w:t>Buscando atende</w:t>
      </w:r>
      <w:r w:rsidR="0074565E">
        <w:t>r aos objetivos deste projeto, p</w:t>
      </w:r>
      <w:r w:rsidR="00AD6580">
        <w:t>rimeiramente</w:t>
      </w:r>
      <w:r w:rsidR="002A564C">
        <w:t>,</w:t>
      </w:r>
      <w:r w:rsidR="00AD6580">
        <w:t xml:space="preserve"> foi necessário</w:t>
      </w:r>
      <w:r w:rsidR="003C25E1">
        <w:t xml:space="preserve"> definir as informações que seria</w:t>
      </w:r>
      <w:r w:rsidR="009205FD">
        <w:t>m</w:t>
      </w:r>
      <w:r w:rsidR="003C25E1">
        <w:t xml:space="preserve"> </w:t>
      </w:r>
      <w:r w:rsidR="00075CE5">
        <w:t>ofertadas</w:t>
      </w:r>
      <w:r w:rsidR="003C25E1">
        <w:t xml:space="preserve"> pelo SAP, portanto, foi preciso realizar</w:t>
      </w:r>
      <w:r w:rsidR="00AD6580">
        <w:t xml:space="preserve"> o estudo dos sistemas de comunicação da UESC com a comunidade acadê</w:t>
      </w:r>
      <w:r w:rsidR="00077E7C">
        <w:t xml:space="preserve">mica. Desta maneira, foi estudado </w:t>
      </w:r>
      <w:r w:rsidR="00975BE1">
        <w:t>os tipos de</w:t>
      </w:r>
      <w:r w:rsidR="00077E7C">
        <w:t xml:space="preserve"> informações disponíveis no site da própria universidade e no portal acadêmico sagres</w:t>
      </w:r>
      <w:r w:rsidR="00CB1C78">
        <w:t>,</w:t>
      </w:r>
      <w:r w:rsidR="00AD3DD3">
        <w:t xml:space="preserve"> assim como o funcionamento desses sistemas</w:t>
      </w:r>
      <w:r w:rsidR="00077E7C">
        <w:t>.</w:t>
      </w:r>
    </w:p>
    <w:p w14:paraId="25CE1DF6" w14:textId="1E58DFFF" w:rsidR="0063149E" w:rsidRDefault="00CB1C78" w:rsidP="00B5782F">
      <w:pPr>
        <w:pStyle w:val="Paragrafo"/>
      </w:pPr>
      <w:r>
        <w:t>Observou</w:t>
      </w:r>
      <w:r w:rsidR="0063149E">
        <w:t xml:space="preserve">-se que ambos são sistemas </w:t>
      </w:r>
      <w:r w:rsidR="0063149E">
        <w:rPr>
          <w:i/>
        </w:rPr>
        <w:t>web</w:t>
      </w:r>
      <w:r w:rsidR="0063149E">
        <w:t xml:space="preserve"> e, portanto, seria viável extrair </w:t>
      </w:r>
      <w:r w:rsidR="00A06360">
        <w:t>dados</w:t>
      </w:r>
      <w:r w:rsidR="0063149E">
        <w:t xml:space="preserve"> destes utilizando a técnica de </w:t>
      </w:r>
      <w:r w:rsidR="0063149E">
        <w:rPr>
          <w:i/>
        </w:rPr>
        <w:t>web scraping</w:t>
      </w:r>
      <w:r w:rsidR="0063149E" w:rsidRPr="00151AE3">
        <w:t>.</w:t>
      </w:r>
      <w:r w:rsidR="00FC2293">
        <w:t xml:space="preserve"> Desta maneira, foi decidido que seria necessário a criação de dois </w:t>
      </w:r>
      <w:r w:rsidR="00FC2293">
        <w:rPr>
          <w:i/>
        </w:rPr>
        <w:t>bots scrapers</w:t>
      </w:r>
      <w:r w:rsidR="00FC2293">
        <w:t xml:space="preserve"> que iriam automatizar a recuperação de informações dos sistemas em questão.</w:t>
      </w:r>
      <w:r w:rsidR="003B4C77">
        <w:t xml:space="preserve"> Cada </w:t>
      </w:r>
      <w:r w:rsidR="003B4C77">
        <w:rPr>
          <w:i/>
        </w:rPr>
        <w:t>bot</w:t>
      </w:r>
      <w:r w:rsidR="003B4C77">
        <w:t xml:space="preserve"> ficaria responsável por extrair dados de um</w:t>
      </w:r>
      <w:r w:rsidR="000E4B4B">
        <w:t xml:space="preserve"> dos</w:t>
      </w:r>
      <w:r w:rsidR="003B4C77">
        <w:t xml:space="preserve"> sistema</w:t>
      </w:r>
      <w:r w:rsidR="000E4B4B">
        <w:t>s</w:t>
      </w:r>
      <w:r w:rsidR="003B4C77">
        <w:t>, sendo assim, deu-se inicio à criação do BotUESC</w:t>
      </w:r>
      <w:r w:rsidR="00D41D85">
        <w:t>, responsável pela recuperação de informações do site da UESC,</w:t>
      </w:r>
      <w:r w:rsidR="003B4C77">
        <w:t xml:space="preserve"> e do BotSagres</w:t>
      </w:r>
      <w:r w:rsidR="00D41D85">
        <w:t>, responsável por extrair informações do portal acadê</w:t>
      </w:r>
      <w:r w:rsidR="005D4FCD">
        <w:t>mico sagres</w:t>
      </w:r>
      <w:r w:rsidR="003B4C77">
        <w:t>.</w:t>
      </w:r>
    </w:p>
    <w:p w14:paraId="79BA795C" w14:textId="61B51E5E" w:rsidR="00EF3D83" w:rsidRPr="003B4C77" w:rsidRDefault="00D36D66" w:rsidP="00B5782F">
      <w:pPr>
        <w:pStyle w:val="Paragrafo"/>
      </w:pPr>
      <w:r>
        <w:t xml:space="preserve">Objetivando a redução de acoplamento e dependência entre o módulo de assistente pessoal e os </w:t>
      </w:r>
      <w:r>
        <w:rPr>
          <w:i/>
          <w:iCs/>
        </w:rPr>
        <w:t>bots</w:t>
      </w:r>
      <w:r>
        <w:t xml:space="preserve"> </w:t>
      </w:r>
      <w:r>
        <w:rPr>
          <w:i/>
        </w:rPr>
        <w:t>scrapers</w:t>
      </w:r>
      <w:r>
        <w:t xml:space="preserve">, foi criado um módulo indexador de </w:t>
      </w:r>
      <w:r>
        <w:rPr>
          <w:i/>
          <w:iCs/>
        </w:rPr>
        <w:t>bots</w:t>
      </w:r>
      <w:r w:rsidR="000538C2">
        <w:rPr>
          <w:i/>
          <w:iCs/>
        </w:rPr>
        <w:t>.</w:t>
      </w:r>
      <w:r w:rsidR="008021D5">
        <w:t xml:space="preserve"> </w:t>
      </w:r>
      <w:r w:rsidR="00EF3D83">
        <w:t xml:space="preserve">A implementação </w:t>
      </w:r>
      <w:r w:rsidR="008021D5">
        <w:t xml:space="preserve">do indexador de </w:t>
      </w:r>
      <w:r w:rsidR="008021D5">
        <w:rPr>
          <w:i/>
        </w:rPr>
        <w:t>bots</w:t>
      </w:r>
      <w:r w:rsidR="008021D5">
        <w:t xml:space="preserve"> e dos</w:t>
      </w:r>
      <w:r w:rsidR="00EF3D83">
        <w:t xml:space="preserve"> </w:t>
      </w:r>
      <w:r w:rsidR="00EF3D83">
        <w:rPr>
          <w:i/>
          <w:iCs/>
        </w:rPr>
        <w:t>bots scrapers</w:t>
      </w:r>
      <w:r w:rsidR="00EF3D83">
        <w:t xml:space="preserve"> foi realizada utilizando </w:t>
      </w:r>
      <w:r w:rsidR="006C62D7">
        <w:t>a linguagem de programação Python</w:t>
      </w:r>
      <w:r w:rsidR="00F043D1">
        <w:t xml:space="preserve">, além disso, visando o melhor aproveitamento da técnica de </w:t>
      </w:r>
      <w:r w:rsidR="00F043D1">
        <w:rPr>
          <w:i/>
        </w:rPr>
        <w:t>web scraping</w:t>
      </w:r>
      <w:r w:rsidR="00F043D1">
        <w:t xml:space="preserve"> nos </w:t>
      </w:r>
      <w:r w:rsidR="00F043D1">
        <w:rPr>
          <w:i/>
        </w:rPr>
        <w:t>bots</w:t>
      </w:r>
      <w:r w:rsidR="00F043D1">
        <w:t xml:space="preserve">, foi utilizado o </w:t>
      </w:r>
      <w:r w:rsidR="006F2612">
        <w:rPr>
          <w:i/>
          <w:iCs/>
        </w:rPr>
        <w:t>framework</w:t>
      </w:r>
      <w:r w:rsidR="006F2612">
        <w:t xml:space="preserve"> Selenium WebDriver</w:t>
      </w:r>
      <w:r w:rsidR="00EF3D83">
        <w:t>.</w:t>
      </w:r>
    </w:p>
    <w:p w14:paraId="6C908664" w14:textId="77777777" w:rsidR="007E216C" w:rsidRDefault="007E216C" w:rsidP="00B5782F">
      <w:pPr>
        <w:pStyle w:val="Paragrafo"/>
      </w:pPr>
    </w:p>
    <w:p w14:paraId="2AA67591" w14:textId="151029E1" w:rsidR="0069442B" w:rsidRDefault="0069442B" w:rsidP="0069442B">
      <w:pPr>
        <w:pStyle w:val="Ttulo3"/>
      </w:pPr>
      <w:bookmarkStart w:id="15" w:name="_Ref531897074"/>
      <w:bookmarkStart w:id="16" w:name="_Toc532301767"/>
      <w:r>
        <w:t>Selenium WebDriver</w:t>
      </w:r>
      <w:bookmarkEnd w:id="15"/>
      <w:bookmarkEnd w:id="16"/>
    </w:p>
    <w:p w14:paraId="4EF8FFEF" w14:textId="77777777" w:rsidR="0069442B" w:rsidRDefault="0069442B" w:rsidP="00B5782F">
      <w:pPr>
        <w:pStyle w:val="Paragrafo"/>
      </w:pPr>
    </w:p>
    <w:p w14:paraId="3AAF1153" w14:textId="77777777" w:rsidR="00A06360" w:rsidRDefault="00A06360" w:rsidP="00B5782F">
      <w:pPr>
        <w:pStyle w:val="Paragrafo"/>
      </w:pPr>
      <w:r>
        <w:t>O Selenium foi escolhido para este projeto devido sua sintaxe simples e a disponibilidade de uma variedade de ferramentas para automação de testes, além de poder ser utilizada em diferentes linguagens de programação.</w:t>
      </w:r>
    </w:p>
    <w:p w14:paraId="4E8DC501" w14:textId="7A99CEB5" w:rsidR="0069442B" w:rsidRPr="00FE2E12" w:rsidRDefault="0012741C" w:rsidP="00B5782F">
      <w:pPr>
        <w:pStyle w:val="Paragrafo"/>
        <w:rPr>
          <w:i/>
        </w:rPr>
      </w:pPr>
      <w:r>
        <w:t xml:space="preserve">O </w:t>
      </w:r>
      <w:r w:rsidR="0069442B">
        <w:t xml:space="preserve">Selenium é uma ferramenta criada para testes automatizados de sistemas </w:t>
      </w:r>
      <w:r w:rsidR="0069442B">
        <w:rPr>
          <w:i/>
          <w:iCs/>
        </w:rPr>
        <w:t>web</w:t>
      </w:r>
      <w:r w:rsidR="0069442B">
        <w:t xml:space="preserve">, porém, o seu uso não se limita a isto, ela também pode ser utilizada para criação de </w:t>
      </w:r>
      <w:r w:rsidR="0069442B">
        <w:rPr>
          <w:i/>
          <w:iCs/>
        </w:rPr>
        <w:t>bots</w:t>
      </w:r>
      <w:r w:rsidR="0069442B">
        <w:t xml:space="preserve"> extratores de informações, visto que é uma ferramenta que</w:t>
      </w:r>
      <w:r w:rsidR="00A06360">
        <w:t xml:space="preserve"> pode ser</w:t>
      </w:r>
      <w:r w:rsidR="0069442B">
        <w:t xml:space="preserve"> utiliza</w:t>
      </w:r>
      <w:r w:rsidR="00A06360">
        <w:t>da para</w:t>
      </w:r>
      <w:r w:rsidR="0069442B">
        <w:t xml:space="preserve"> a técnica de </w:t>
      </w:r>
      <w:r w:rsidR="0069442B">
        <w:rPr>
          <w:i/>
          <w:iCs/>
        </w:rPr>
        <w:t>web scraping</w:t>
      </w:r>
      <w:r w:rsidR="0069442B">
        <w:t>. A</w:t>
      </w:r>
      <w:r w:rsidR="008124B2">
        <w:t>lém de possuir uma grande comunidade de desenvolvimento,</w:t>
      </w:r>
      <w:r w:rsidR="00085314">
        <w:t xml:space="preserve"> e uma boa</w:t>
      </w:r>
      <w:r w:rsidR="0069442B">
        <w:t xml:space="preserve"> documentação online, o Selenium WebDriver possui bibliotecas para as linguagens de programação: Java, C#, Python, Ruby, PHP, Perl e JavaScript.</w:t>
      </w:r>
      <w:r w:rsidR="00085314">
        <w:t xml:space="preserve"> </w:t>
      </w:r>
      <w:r w:rsidR="0069442B">
        <w:t xml:space="preserve">A biblioteca conta com funções para abrir URLs, clicar em elementos HTML, escrever em caixas de texto, arrastar elementos para algum local da página e </w:t>
      </w:r>
      <w:r w:rsidR="0069442B">
        <w:lastRenderedPageBreak/>
        <w:t xml:space="preserve">também fornece funções que verificam se um elemento existe ou não, se está visível, ou até mesmo para monitorar o comportamento de algum elemento. Além disso, com o Selenium também é possível executar comandos JavaScript na página </w:t>
      </w:r>
      <w:r w:rsidR="0069442B">
        <w:rPr>
          <w:i/>
          <w:iCs/>
        </w:rPr>
        <w:t>web</w:t>
      </w:r>
      <w:r w:rsidR="0069442B" w:rsidRPr="00FE2E12">
        <w:rPr>
          <w:i/>
        </w:rPr>
        <w:t xml:space="preserve"> </w:t>
      </w:r>
      <w:r w:rsidR="0069442B" w:rsidRPr="00FE2E12">
        <w:rPr>
          <w:i/>
        </w:rPr>
        <w:fldChar w:fldCharType="begin" w:fldLock="1"/>
      </w:r>
      <w:r w:rsidR="0069442B">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69442B" w:rsidRPr="00FE2E12">
        <w:rPr>
          <w:i/>
        </w:rPr>
        <w:fldChar w:fldCharType="separate"/>
      </w:r>
      <w:r w:rsidR="0069442B" w:rsidRPr="00FE2E12">
        <w:rPr>
          <w:noProof/>
        </w:rPr>
        <w:t>(HOLMES; KELLOGG, 2006)</w:t>
      </w:r>
      <w:r w:rsidR="0069442B" w:rsidRPr="00FE2E12">
        <w:rPr>
          <w:i/>
        </w:rPr>
        <w:fldChar w:fldCharType="end"/>
      </w:r>
      <w:r w:rsidR="0069442B" w:rsidRPr="00FE2E12">
        <w:rPr>
          <w:i/>
        </w:rPr>
        <w:t>.</w:t>
      </w:r>
    </w:p>
    <w:p w14:paraId="2FCB8CC8" w14:textId="4C5F6F44" w:rsidR="0069442B" w:rsidRDefault="0069442B" w:rsidP="00B5782F">
      <w:pPr>
        <w:pStyle w:val="Paragrafo"/>
      </w:pPr>
      <w:r>
        <w:t xml:space="preserve">Para utilizar o Selenium WebDriver é necessário, além da instalação do próprio Selenium WebDriver, a instalação de um </w:t>
      </w:r>
      <w:r w:rsidR="00786C70">
        <w:rPr>
          <w:i/>
        </w:rPr>
        <w:t>D</w:t>
      </w:r>
      <w:r w:rsidRPr="00A06360">
        <w:rPr>
          <w:i/>
        </w:rPr>
        <w:t>river</w:t>
      </w:r>
      <w:r>
        <w:t xml:space="preserve">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Ao executar o Selenium</w:t>
      </w:r>
      <w:r w:rsidR="00A36A29">
        <w:t>,</w:t>
      </w:r>
      <w:r>
        <w:t xml:space="preserve">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o navegador é executado em segundo plano sem interface gráfica.</w:t>
      </w:r>
    </w:p>
    <w:p w14:paraId="7C6E32F9" w14:textId="77777777" w:rsidR="0069442B" w:rsidRDefault="0069442B" w:rsidP="007E216C"/>
    <w:p w14:paraId="7B46561B" w14:textId="77777777" w:rsidR="006F2612" w:rsidRDefault="006F2612" w:rsidP="0069442B">
      <w:pPr>
        <w:pStyle w:val="Ttulo3"/>
      </w:pPr>
      <w:bookmarkStart w:id="17" w:name="_Toc532301768"/>
      <w:r>
        <w:t>Python</w:t>
      </w:r>
      <w:bookmarkEnd w:id="17"/>
    </w:p>
    <w:p w14:paraId="546255C6" w14:textId="77777777" w:rsidR="006F2612" w:rsidRPr="00E45DFF" w:rsidRDefault="006F2612" w:rsidP="00B5782F">
      <w:pPr>
        <w:pStyle w:val="Paragrafo"/>
      </w:pPr>
    </w:p>
    <w:p w14:paraId="3275DBE6" w14:textId="3A83537F" w:rsidR="00091E9D" w:rsidRDefault="006F2612" w:rsidP="00B5782F">
      <w:pPr>
        <w:pStyle w:val="Paragrafo"/>
      </w:pPr>
      <w:r w:rsidRPr="00753373">
        <w:t>Python é uma poder</w:t>
      </w:r>
      <w:r w:rsidR="00E05C46">
        <w:t>osa linguagem de programação bastante flexível e que permite uma rápida prototipação</w:t>
      </w:r>
      <w:r w:rsidRPr="00753373">
        <w:t xml:space="preserve">. Ela possui estruturas de dados de alto nível e uma abordagem simples, mas efetiva, de programação orientada a objeto. </w:t>
      </w:r>
      <w:r w:rsidR="005A2159">
        <w:t xml:space="preserve">A linguagem </w:t>
      </w:r>
      <w:r w:rsidRPr="00753373">
        <w:t>Python tem uma natureza interpretada, ideal para desenvolvimento de aplicações de maneira rápida</w:t>
      </w:r>
      <w:r w:rsidR="001E6881">
        <w:t xml:space="preserve"> </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r w:rsidR="001E6881">
        <w:t xml:space="preserve"> </w:t>
      </w:r>
      <w:r w:rsidR="006561E9">
        <w:t xml:space="preserve">“Python possui </w:t>
      </w:r>
      <w:r w:rsidR="006C7833">
        <w:t xml:space="preserve">sintaxe simples de </w:t>
      </w:r>
      <w:r w:rsidR="006C7833" w:rsidRPr="006C7833">
        <w:t xml:space="preserve">fácil de </w:t>
      </w:r>
      <w:r w:rsidR="006C7833">
        <w:t>aprendizagem que</w:t>
      </w:r>
      <w:r w:rsidR="006C7833" w:rsidRPr="006C7833">
        <w:t xml:space="preserve"> enfatiza a legibilidade e, portanto, reduz o custo da manutenção do programa.</w:t>
      </w:r>
      <w:r w:rsidR="006C7833">
        <w:t>”</w:t>
      </w:r>
      <w:r w:rsidR="00681C04" w:rsidRPr="00681C04">
        <w:t xml:space="preserve"> </w:t>
      </w:r>
      <w:r w:rsidR="00681C04">
        <w:fldChar w:fldCharType="begin" w:fldLock="1"/>
      </w:r>
      <w:r w:rsidR="00681C04">
        <w:instrText>ADDIN CSL_CITATION {"citationItems":[{"id":"ITEM-1","itemData":{"URL":"https://www.python.org/doc/essays/blurb/","accessed":{"date-parts":[["2018","12","10"]]},"author":[{"dropping-particle":"","family":"Python","given":"","non-dropping-particle":"","parse-names":false,"suffix":""}],"id":"ITEM-1","issued":{"date-parts":[["2018"]]},"title":"What is Python? Executive Summary","type":"webpage"},"uris":["http://www.mendeley.com/documents/?uuid=c81c398b-7cb2-4fdf-aaff-12496749d5a2"]}],"mendeley":{"formattedCitation":"(PYTHON, 2018)","plainTextFormattedCitation":"(PYTHON, 2018)"},"properties":{"noteIndex":0},"schema":"https://github.com/citation-style-language/schema/raw/master/csl-citation.json"}</w:instrText>
      </w:r>
      <w:r w:rsidR="00681C04">
        <w:fldChar w:fldCharType="separate"/>
      </w:r>
      <w:r w:rsidR="00584FBB">
        <w:rPr>
          <w:noProof/>
        </w:rPr>
        <w:t xml:space="preserve">(PYTHON, </w:t>
      </w:r>
      <w:r w:rsidR="00681C04" w:rsidRPr="0077741F">
        <w:rPr>
          <w:noProof/>
        </w:rPr>
        <w:t>2018</w:t>
      </w:r>
      <w:r w:rsidR="00830194">
        <w:rPr>
          <w:noProof/>
        </w:rPr>
        <w:t>,</w:t>
      </w:r>
      <w:r w:rsidR="00584FBB">
        <w:rPr>
          <w:noProof/>
        </w:rPr>
        <w:t xml:space="preserve"> </w:t>
      </w:r>
      <w:r w:rsidR="00830194">
        <w:rPr>
          <w:noProof/>
        </w:rPr>
        <w:t>t</w:t>
      </w:r>
      <w:r w:rsidR="00584FBB">
        <w:rPr>
          <w:noProof/>
        </w:rPr>
        <w:t>radução nossa</w:t>
      </w:r>
      <w:r w:rsidR="00681C04" w:rsidRPr="0077741F">
        <w:rPr>
          <w:noProof/>
        </w:rPr>
        <w:t>)</w:t>
      </w:r>
      <w:r w:rsidR="00681C04">
        <w:fldChar w:fldCharType="end"/>
      </w:r>
      <w:r w:rsidR="006C7833">
        <w:t>.</w:t>
      </w:r>
    </w:p>
    <w:p w14:paraId="660C153C" w14:textId="7B34B84C" w:rsidR="00B027C8" w:rsidRDefault="006F2612" w:rsidP="00B5782F">
      <w:pPr>
        <w:pStyle w:val="Paragrafo"/>
      </w:pPr>
      <w:r>
        <w:t xml:space="preserve">O Python foi escolhido para este projeto devido a sua compatibilidade com o Selenium WebDriver, além de </w:t>
      </w:r>
      <w:r w:rsidR="00705B4B">
        <w:t>permitir</w:t>
      </w:r>
      <w:r w:rsidR="007C2250">
        <w:t xml:space="preserve"> a prototipagem de sistemas complexos de forma rápida e flexível</w:t>
      </w:r>
      <w:r w:rsidR="00705B4B">
        <w:t xml:space="preserve"> e possuir uma variedade de bibliotecas</w:t>
      </w:r>
      <w:r>
        <w:t>.</w:t>
      </w:r>
    </w:p>
    <w:p w14:paraId="78979E79" w14:textId="77777777" w:rsidR="00B027C8" w:rsidRDefault="00B027C8" w:rsidP="00B5782F">
      <w:pPr>
        <w:pStyle w:val="Paragrafo"/>
      </w:pPr>
    </w:p>
    <w:p w14:paraId="797B149F" w14:textId="58815895" w:rsidR="00B027C8" w:rsidRPr="00FE2E12" w:rsidRDefault="00B027C8" w:rsidP="00B027C8">
      <w:pPr>
        <w:pStyle w:val="Ttulo3"/>
      </w:pPr>
      <w:bookmarkStart w:id="18" w:name="_Toc531896347"/>
      <w:bookmarkStart w:id="19" w:name="_Ref532159624"/>
      <w:bookmarkStart w:id="20" w:name="_Toc532301769"/>
      <w:r w:rsidRPr="00FE2E12">
        <w:t>Indexador de Bots</w:t>
      </w:r>
      <w:bookmarkEnd w:id="18"/>
      <w:bookmarkEnd w:id="19"/>
      <w:bookmarkEnd w:id="20"/>
    </w:p>
    <w:p w14:paraId="01D3145F" w14:textId="77777777" w:rsidR="00B027C8" w:rsidRPr="00FE2E12" w:rsidRDefault="00B027C8" w:rsidP="00B5782F">
      <w:pPr>
        <w:pStyle w:val="Paragrafo"/>
      </w:pPr>
    </w:p>
    <w:p w14:paraId="19C136B0" w14:textId="71701B1B" w:rsidR="00B027C8" w:rsidRDefault="00B027C8" w:rsidP="00B5782F">
      <w:pPr>
        <w:pStyle w:val="Paragrafo"/>
      </w:pPr>
      <w:r>
        <w:t xml:space="preserve">O módulo indexador de </w:t>
      </w:r>
      <w:r>
        <w:rPr>
          <w:i/>
        </w:rPr>
        <w:t>bots</w:t>
      </w:r>
      <w:r>
        <w:t xml:space="preserve">, </w:t>
      </w:r>
      <w:r w:rsidR="005640EE">
        <w:t>denominado</w:t>
      </w:r>
      <w:r>
        <w:t xml:space="preserve"> Bothub, é a implementação de um índice de </w:t>
      </w:r>
      <w:r>
        <w:rPr>
          <w:i/>
          <w:iCs/>
        </w:rPr>
        <w:t>bots</w:t>
      </w:r>
      <w:r>
        <w:t xml:space="preserve"> que realizam ações que possuem o mesmo domínio,</w:t>
      </w:r>
      <w:r w:rsidR="000A2229">
        <w:t xml:space="preserve"> i.e., ações que estão relacionadas a um contexto muito próximo. P</w:t>
      </w:r>
      <w:r>
        <w:t>ara este projeto foi implementado somente um indexador, o Bothub UESC</w:t>
      </w:r>
      <w:r w:rsidR="006A5A67">
        <w:t>,</w:t>
      </w:r>
      <w:r>
        <w:t xml:space="preserve"> responsável por indexar os </w:t>
      </w:r>
      <w:r>
        <w:rPr>
          <w:i/>
          <w:iCs/>
        </w:rPr>
        <w:t>bots</w:t>
      </w:r>
      <w:r>
        <w:t xml:space="preserve"> que realizam serviços no contexto da universidade.</w:t>
      </w:r>
    </w:p>
    <w:p w14:paraId="245BBDEE" w14:textId="77777777" w:rsidR="00B027C8" w:rsidRDefault="00B027C8" w:rsidP="00B5782F">
      <w:pPr>
        <w:pStyle w:val="Paragrafo"/>
      </w:pPr>
      <w:r>
        <w:lastRenderedPageBreak/>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7745A723" w14:textId="7702D928" w:rsidR="00B027C8" w:rsidRPr="0092262C" w:rsidRDefault="00B027C8" w:rsidP="00F831A9">
      <w:pPr>
        <w:pStyle w:val="Paragrafo"/>
        <w:rPr>
          <w:rFonts w:cs="Arial"/>
          <w:color w:val="000000"/>
        </w:rPr>
      </w:pPr>
      <w:r>
        <w:t>Ao realizar uma requisição a um Bothub</w:t>
      </w:r>
      <w:r>
        <w:rPr>
          <w:i/>
          <w:iCs/>
        </w:rPr>
        <w:t>,</w:t>
      </w:r>
      <w:r>
        <w:t xml:space="preserve"> espera-se sempre que a resposta obtida siga o padrão da IDL estabelecida pela AP, caso o serviço tenha sido executado sem nenhum problema, a resposta obtida deve sempre conter as seguintes informações:</w:t>
      </w:r>
    </w:p>
    <w:p w14:paraId="4629D10A" w14:textId="77777777" w:rsidR="00B027C8" w:rsidRPr="00FE2E12" w:rsidRDefault="00B027C8" w:rsidP="00B5782F">
      <w:pPr>
        <w:pStyle w:val="Paragrafo"/>
        <w:numPr>
          <w:ilvl w:val="0"/>
          <w:numId w:val="17"/>
        </w:numPr>
      </w:pPr>
      <w:r w:rsidRPr="00FE2E12">
        <w:t>tipo de mensagem (ex.: texto ou imagem);</w:t>
      </w:r>
    </w:p>
    <w:p w14:paraId="4D45590E" w14:textId="77777777" w:rsidR="00B027C8" w:rsidRPr="00FE2E12" w:rsidRDefault="00B027C8" w:rsidP="00B5782F">
      <w:pPr>
        <w:pStyle w:val="Paragrafo"/>
        <w:numPr>
          <w:ilvl w:val="0"/>
          <w:numId w:val="17"/>
        </w:numPr>
      </w:pPr>
      <w:r w:rsidRPr="00FE2E12">
        <w:t>variável booleana informando se a mensagem possui marcação de estilo;</w:t>
      </w:r>
    </w:p>
    <w:p w14:paraId="6BBDCBC3" w14:textId="6910A97A" w:rsidR="00B027C8" w:rsidRPr="00FE2E12" w:rsidRDefault="00B027C8" w:rsidP="00F831A9">
      <w:pPr>
        <w:pStyle w:val="Paragrafo"/>
        <w:numPr>
          <w:ilvl w:val="0"/>
          <w:numId w:val="17"/>
        </w:numPr>
        <w:spacing w:after="240"/>
      </w:pPr>
      <w:r w:rsidRPr="00FE2E12">
        <w:t>mensagem.</w:t>
      </w:r>
    </w:p>
    <w:p w14:paraId="64B109F0" w14:textId="3F428C08" w:rsidR="00B027C8" w:rsidRPr="00FE2E12" w:rsidRDefault="00B027C8" w:rsidP="00B5782F">
      <w:pPr>
        <w:pStyle w:val="Paragrafo"/>
      </w:pPr>
      <w:r w:rsidRPr="00FE2E12">
        <w:t>Caso ao executar um serviço ocorra algum tipo de erro, o Bothub deve responder a requisição com estas informações:</w:t>
      </w:r>
    </w:p>
    <w:p w14:paraId="76D729A8" w14:textId="77777777" w:rsidR="00B027C8" w:rsidRPr="00FE2E12" w:rsidRDefault="00B027C8" w:rsidP="00B5782F">
      <w:pPr>
        <w:pStyle w:val="Paragrafo"/>
        <w:numPr>
          <w:ilvl w:val="0"/>
          <w:numId w:val="18"/>
        </w:numPr>
      </w:pPr>
      <w:r w:rsidRPr="00FE2E12">
        <w:t>tipo de mensagem (ex.: texto ou imagem);</w:t>
      </w:r>
    </w:p>
    <w:p w14:paraId="3765FA55" w14:textId="77777777" w:rsidR="00B027C8" w:rsidRPr="00FE2E12" w:rsidRDefault="00B027C8" w:rsidP="00B5782F">
      <w:pPr>
        <w:pStyle w:val="Paragrafo"/>
        <w:numPr>
          <w:ilvl w:val="0"/>
          <w:numId w:val="18"/>
        </w:numPr>
      </w:pPr>
      <w:r w:rsidRPr="00FE2E12">
        <w:t>variável booleana informando se a mensagem possui marcação de estilo;</w:t>
      </w:r>
    </w:p>
    <w:p w14:paraId="5E4162B9" w14:textId="77777777" w:rsidR="00B027C8" w:rsidRPr="00FE2E12" w:rsidRDefault="00B027C8" w:rsidP="00B5782F">
      <w:pPr>
        <w:pStyle w:val="Paragrafo"/>
        <w:numPr>
          <w:ilvl w:val="0"/>
          <w:numId w:val="18"/>
        </w:numPr>
      </w:pPr>
      <w:r w:rsidRPr="00FE2E12">
        <w:t>mensagem;</w:t>
      </w:r>
    </w:p>
    <w:p w14:paraId="0D7536DD" w14:textId="77777777" w:rsidR="00B027C8" w:rsidRPr="00FE2E12" w:rsidRDefault="00B027C8" w:rsidP="00B5782F">
      <w:pPr>
        <w:pStyle w:val="Paragrafo"/>
        <w:numPr>
          <w:ilvl w:val="0"/>
          <w:numId w:val="18"/>
        </w:numPr>
      </w:pPr>
      <w:r w:rsidRPr="00FE2E12">
        <w:t>variável booleana informando que houve um erro ao executar o serviço atribuída com o valor “verdade”;</w:t>
      </w:r>
    </w:p>
    <w:p w14:paraId="3268BB29" w14:textId="0A9731CA" w:rsidR="00C249BF" w:rsidRDefault="00B027C8" w:rsidP="00B5782F">
      <w:pPr>
        <w:pStyle w:val="Paragrafo"/>
        <w:numPr>
          <w:ilvl w:val="0"/>
          <w:numId w:val="18"/>
        </w:numPr>
        <w:spacing w:after="240"/>
      </w:pPr>
      <w:r w:rsidRPr="00FE2E12">
        <w:t>informações enviadas a requisição que ocasionaram este erro.</w:t>
      </w:r>
    </w:p>
    <w:p w14:paraId="3CC7CA87" w14:textId="72D3CDAF" w:rsidR="00B027C8" w:rsidRPr="00401089" w:rsidRDefault="00B027C8" w:rsidP="00B5782F">
      <w:pPr>
        <w:pStyle w:val="Paragrafo"/>
      </w:pPr>
      <w:r>
        <w:t xml:space="preserve">Desta maneira, </w:t>
      </w:r>
      <w:r w:rsidR="002174CA">
        <w:t xml:space="preserve">o </w:t>
      </w:r>
      <w:r w:rsidR="00900665">
        <w:t>módulo assistente pessoal</w:t>
      </w:r>
      <w:r>
        <w:t xml:space="preserve"> não precisa saber qual </w:t>
      </w:r>
      <w:r>
        <w:rPr>
          <w:i/>
          <w:iCs/>
        </w:rPr>
        <w:t>bot</w:t>
      </w:r>
      <w:r>
        <w:t xml:space="preserve"> é responsável por um serviço espec</w:t>
      </w:r>
      <w:r w:rsidR="00300CF7">
        <w:t>í</w:t>
      </w:r>
      <w:r>
        <w:t>fico, mas somente em qual contexto esse serviço se encaix</w:t>
      </w:r>
      <w:r w:rsidR="003B2886">
        <w:t>a e requisitar o serviço ao Bot</w:t>
      </w:r>
      <w:r w:rsidR="000575C6">
        <w:t>h</w:t>
      </w:r>
      <w:r>
        <w:t>ub deste âmbito</w:t>
      </w:r>
      <w:r w:rsidR="00FC799E">
        <w:t>.</w:t>
      </w:r>
      <w:r w:rsidR="009E7281">
        <w:t xml:space="preserve"> Por fim, foi indexado no Both</w:t>
      </w:r>
      <w:r w:rsidR="00401089">
        <w:t>ub UESC</w:t>
      </w:r>
      <w:r w:rsidR="009400D0">
        <w:t>:</w:t>
      </w:r>
      <w:r w:rsidR="00401089">
        <w:t xml:space="preserve"> o BotSagres e o BotUESC.</w:t>
      </w:r>
    </w:p>
    <w:p w14:paraId="0D903BE2" w14:textId="77777777" w:rsidR="00F831A9" w:rsidRDefault="00F831A9" w:rsidP="00B5782F">
      <w:pPr>
        <w:pStyle w:val="Paragrafo"/>
      </w:pPr>
    </w:p>
    <w:p w14:paraId="285F349D" w14:textId="08627090" w:rsidR="00B87F7D" w:rsidRPr="00FE2E12" w:rsidRDefault="00B87F7D" w:rsidP="00B87F7D">
      <w:pPr>
        <w:pStyle w:val="Ttulo3"/>
      </w:pPr>
      <w:bookmarkStart w:id="21" w:name="_Toc531896349"/>
      <w:bookmarkStart w:id="22" w:name="_Toc532301770"/>
      <w:r w:rsidRPr="00FE2E12">
        <w:t>BotSagres</w:t>
      </w:r>
      <w:bookmarkEnd w:id="21"/>
      <w:bookmarkEnd w:id="22"/>
    </w:p>
    <w:p w14:paraId="677242A0" w14:textId="77777777" w:rsidR="00B87F7D" w:rsidRPr="00FE2E12" w:rsidRDefault="00B87F7D" w:rsidP="00B5782F">
      <w:pPr>
        <w:pStyle w:val="Paragrafo"/>
      </w:pPr>
    </w:p>
    <w:p w14:paraId="08AC7692" w14:textId="78602254" w:rsidR="006736F9" w:rsidRDefault="00B87F7D" w:rsidP="00B5782F">
      <w:pPr>
        <w:pStyle w:val="Paragrafo"/>
      </w:pPr>
      <w:r>
        <w:t xml:space="preserve">O BotSagres foi implementado visando a realização de ações no portal acadêmico sagres. O desenvolvimento deste </w:t>
      </w:r>
      <w:r>
        <w:rPr>
          <w:i/>
          <w:iCs/>
        </w:rPr>
        <w:t>scraper</w:t>
      </w:r>
      <w:r>
        <w:t xml:space="preserve"> foi realizado observando o funcionamento do portal e identificando quais ações eram necessárias pa</w:t>
      </w:r>
      <w:r w:rsidR="006A6A53">
        <w:t xml:space="preserve">ra extrair os </w:t>
      </w:r>
      <w:r w:rsidR="006A6A53">
        <w:lastRenderedPageBreak/>
        <w:t>dados do sistema.</w:t>
      </w:r>
      <w:r>
        <w:t xml:space="preserve"> Durante o estudo do funcionamento do sagres, foi identificado dois tipos de usuário: professor e aluno.</w:t>
      </w:r>
      <w:r w:rsidR="006736F9">
        <w:t xml:space="preserve"> </w:t>
      </w:r>
      <w:r w:rsidR="00861081">
        <w:t>Então</w:t>
      </w:r>
      <w:r>
        <w:t xml:space="preserve"> foi decidido quais seriam as funcionalidades implementadas </w:t>
      </w:r>
      <w:r w:rsidR="006736F9">
        <w:t>para cada um.</w:t>
      </w:r>
    </w:p>
    <w:p w14:paraId="02E62DE5" w14:textId="7EBF2DA3" w:rsidR="00B87F7D" w:rsidRPr="00FE2E12" w:rsidRDefault="00B87F7D" w:rsidP="00B5782F">
      <w:pPr>
        <w:pStyle w:val="Paragrafo"/>
      </w:pPr>
      <w:r>
        <w:t xml:space="preserve">As ações disponíveis para os alunos </w:t>
      </w:r>
      <w:r w:rsidR="00081CE8">
        <w:t>seriam</w:t>
      </w:r>
      <w:r>
        <w:t>:</w:t>
      </w:r>
    </w:p>
    <w:p w14:paraId="537B6C81" w14:textId="77777777" w:rsidR="00B87F7D" w:rsidRPr="00FE2E12" w:rsidRDefault="00B87F7D" w:rsidP="00B5782F">
      <w:pPr>
        <w:pStyle w:val="Paragrafo"/>
        <w:numPr>
          <w:ilvl w:val="0"/>
          <w:numId w:val="20"/>
        </w:numPr>
      </w:pPr>
      <w:r w:rsidRPr="00FE2E12">
        <w:t>calcular o coeficiente de rendimento acadêmico;</w:t>
      </w:r>
    </w:p>
    <w:p w14:paraId="40FE6130" w14:textId="77777777" w:rsidR="00B87F7D" w:rsidRPr="00FE2E12" w:rsidRDefault="00B87F7D" w:rsidP="00B5782F">
      <w:pPr>
        <w:pStyle w:val="Paragrafo"/>
        <w:numPr>
          <w:ilvl w:val="0"/>
          <w:numId w:val="20"/>
        </w:numPr>
      </w:pPr>
      <w:r w:rsidRPr="00FE2E12">
        <w:t>enviar uma imagem com os horários de aula;</w:t>
      </w:r>
    </w:p>
    <w:p w14:paraId="79E3547D" w14:textId="77777777" w:rsidR="00B87F7D" w:rsidRPr="00FE2E12" w:rsidRDefault="00B87F7D" w:rsidP="00B5782F">
      <w:pPr>
        <w:pStyle w:val="Paragrafo"/>
        <w:numPr>
          <w:ilvl w:val="0"/>
          <w:numId w:val="20"/>
        </w:numPr>
      </w:pPr>
      <w:r w:rsidRPr="00FE2E12">
        <w:t>listar todas as disciplinas cursadas;</w:t>
      </w:r>
    </w:p>
    <w:p w14:paraId="212D2863" w14:textId="77777777" w:rsidR="00B87F7D" w:rsidRPr="00FE2E12" w:rsidRDefault="00B87F7D" w:rsidP="00B5782F">
      <w:pPr>
        <w:pStyle w:val="Paragrafo"/>
        <w:numPr>
          <w:ilvl w:val="0"/>
          <w:numId w:val="20"/>
        </w:numPr>
      </w:pPr>
      <w:r w:rsidRPr="00FE2E12">
        <w:t>listar as disciplinas que estão sendo cursadas;</w:t>
      </w:r>
    </w:p>
    <w:p w14:paraId="5C7323DF" w14:textId="77777777" w:rsidR="00B87F7D" w:rsidRPr="00FE2E12" w:rsidRDefault="00B87F7D" w:rsidP="00B5782F">
      <w:pPr>
        <w:pStyle w:val="Paragrafo"/>
        <w:numPr>
          <w:ilvl w:val="0"/>
          <w:numId w:val="20"/>
        </w:numPr>
      </w:pPr>
      <w:r w:rsidRPr="00FE2E12">
        <w:t>listar a quantidade de faltas em todas as disciplinas cursadas;</w:t>
      </w:r>
    </w:p>
    <w:p w14:paraId="48340DE9" w14:textId="77777777" w:rsidR="00B87F7D" w:rsidRPr="00FE2E12" w:rsidRDefault="00B87F7D" w:rsidP="00B5782F">
      <w:pPr>
        <w:pStyle w:val="Paragrafo"/>
        <w:numPr>
          <w:ilvl w:val="0"/>
          <w:numId w:val="20"/>
        </w:numPr>
      </w:pPr>
      <w:r w:rsidRPr="00FE2E12">
        <w:t xml:space="preserve">listar a quantidade de faltas em uma disciplina </w:t>
      </w:r>
      <w:r>
        <w:rPr>
          <w:rFonts w:cs="Arial"/>
          <w:color w:val="000000"/>
        </w:rPr>
        <w:t>específica</w:t>
      </w:r>
      <w:r w:rsidRPr="00FE2E12">
        <w:t>;</w:t>
      </w:r>
    </w:p>
    <w:p w14:paraId="10066CB4" w14:textId="77777777" w:rsidR="00B87F7D" w:rsidRPr="00FE2E12" w:rsidRDefault="00B87F7D" w:rsidP="00B5782F">
      <w:pPr>
        <w:pStyle w:val="Paragrafo"/>
        <w:numPr>
          <w:ilvl w:val="0"/>
          <w:numId w:val="20"/>
        </w:numPr>
      </w:pPr>
      <w:r w:rsidRPr="00FE2E12">
        <w:t>listar as médias de todas as disciplinas cursadas;</w:t>
      </w:r>
    </w:p>
    <w:p w14:paraId="4378F7BA" w14:textId="0746BB68" w:rsidR="00B87F7D" w:rsidRPr="00FE2E12" w:rsidRDefault="00B87F7D" w:rsidP="00F441F4">
      <w:pPr>
        <w:pStyle w:val="Paragrafo"/>
        <w:numPr>
          <w:ilvl w:val="0"/>
          <w:numId w:val="20"/>
        </w:numPr>
        <w:spacing w:after="240"/>
      </w:pPr>
      <w:r w:rsidRPr="00FE2E12">
        <w:t xml:space="preserve">listar os créditos de uma disciplina </w:t>
      </w:r>
      <w:r w:rsidRPr="00DA4ADC">
        <w:rPr>
          <w:rFonts w:cs="Arial"/>
          <w:color w:val="000000"/>
        </w:rPr>
        <w:t>específica</w:t>
      </w:r>
      <w:r w:rsidRPr="00FE2E12">
        <w:t>.</w:t>
      </w:r>
    </w:p>
    <w:p w14:paraId="12E13248" w14:textId="1B4987F6" w:rsidR="00B87F7D" w:rsidRPr="00FE2E12" w:rsidRDefault="00DA4ADC" w:rsidP="00B5782F">
      <w:pPr>
        <w:pStyle w:val="Paragrafo"/>
      </w:pPr>
      <w:r>
        <w:t>P</w:t>
      </w:r>
      <w:r w:rsidR="00B87F7D" w:rsidRPr="00FE2E12">
        <w:t>ara os professores, foi decidido que as seguintes funcionalidades seriam implementadas:</w:t>
      </w:r>
    </w:p>
    <w:p w14:paraId="6452A5C2" w14:textId="77777777" w:rsidR="00B87F7D" w:rsidRPr="00FE2E12" w:rsidRDefault="00B87F7D" w:rsidP="00B5782F">
      <w:pPr>
        <w:pStyle w:val="Paragrafo"/>
        <w:numPr>
          <w:ilvl w:val="0"/>
          <w:numId w:val="21"/>
        </w:numPr>
      </w:pPr>
      <w:r w:rsidRPr="00FE2E12">
        <w:t>enviar uma imagem com os horários de aula;</w:t>
      </w:r>
    </w:p>
    <w:p w14:paraId="51ADE6C1" w14:textId="77777777" w:rsidR="00B87F7D" w:rsidRPr="00FE2E12" w:rsidRDefault="00B87F7D" w:rsidP="00B5782F">
      <w:pPr>
        <w:pStyle w:val="Paragrafo"/>
        <w:numPr>
          <w:ilvl w:val="0"/>
          <w:numId w:val="21"/>
        </w:numPr>
      </w:pPr>
      <w:r w:rsidRPr="00FE2E12">
        <w:t>listar as turmas do semestre atual;</w:t>
      </w:r>
    </w:p>
    <w:p w14:paraId="177A6DCE" w14:textId="77777777" w:rsidR="00B87F7D" w:rsidRPr="00FE2E12" w:rsidRDefault="00B87F7D" w:rsidP="00B5782F">
      <w:pPr>
        <w:pStyle w:val="Paragrafo"/>
        <w:numPr>
          <w:ilvl w:val="0"/>
          <w:numId w:val="21"/>
        </w:numPr>
      </w:pPr>
      <w:r w:rsidRPr="00FE2E12">
        <w:t xml:space="preserve">informar a quantidade de alunos matriculados em uma disciplina </w:t>
      </w:r>
      <w:r>
        <w:rPr>
          <w:rFonts w:cs="Arial"/>
          <w:color w:val="000000"/>
        </w:rPr>
        <w:t>específica</w:t>
      </w:r>
      <w:r w:rsidRPr="00FE2E12">
        <w:t>;</w:t>
      </w:r>
    </w:p>
    <w:p w14:paraId="4ED33CB2" w14:textId="77777777" w:rsidR="00B87F7D" w:rsidRPr="00FE2E12" w:rsidRDefault="00B87F7D" w:rsidP="00B5782F">
      <w:pPr>
        <w:pStyle w:val="Paragrafo"/>
        <w:numPr>
          <w:ilvl w:val="0"/>
          <w:numId w:val="21"/>
        </w:numPr>
      </w:pPr>
      <w:r w:rsidRPr="00FE2E12">
        <w:t>informar a quantidade de disciplinas que já foram ministradas;</w:t>
      </w:r>
    </w:p>
    <w:p w14:paraId="711B9551" w14:textId="6EF1A5E1" w:rsidR="00B87F7D" w:rsidRPr="00FE2E12" w:rsidRDefault="00B87F7D" w:rsidP="00F441F4">
      <w:pPr>
        <w:pStyle w:val="Paragrafo"/>
        <w:numPr>
          <w:ilvl w:val="0"/>
          <w:numId w:val="21"/>
        </w:numPr>
        <w:spacing w:after="240"/>
      </w:pPr>
      <w:r w:rsidRPr="00FE2E12">
        <w:t>calcular a carga horária semanal ministrada.</w:t>
      </w:r>
    </w:p>
    <w:p w14:paraId="5884D759" w14:textId="754D0CE8" w:rsidR="006F2612" w:rsidRDefault="00B87F7D" w:rsidP="00B5782F">
      <w:pPr>
        <w:pStyle w:val="Paragrafo"/>
      </w:pPr>
      <w:r>
        <w:t>Em seguida, foi estudado o que seria preciso para implementar estas funcionalidades. Observou-se que</w:t>
      </w:r>
      <w:r w:rsidR="00F420FF">
        <w:t>,</w:t>
      </w:r>
      <w:r>
        <w:t xml:space="preserve"> para </w:t>
      </w:r>
      <w:r w:rsidR="00F420FF">
        <w:t xml:space="preserve">realizar </w:t>
      </w:r>
      <w:r>
        <w:t xml:space="preserve">qualquer </w:t>
      </w:r>
      <w:r w:rsidR="00F420FF">
        <w:t xml:space="preserve">operação </w:t>
      </w:r>
      <w:r>
        <w:t xml:space="preserve">no portal é necessário realizar </w:t>
      </w:r>
      <w:r w:rsidR="007C0128" w:rsidRPr="00F441F4">
        <w:rPr>
          <w:iCs/>
        </w:rPr>
        <w:t>uma autenticação</w:t>
      </w:r>
      <w:r w:rsidR="007C0128">
        <w:t xml:space="preserve"> </w:t>
      </w:r>
      <w:r>
        <w:t>no sistema utilizando o nome de usuário e senha de um aluno ou professor, logo, estas credenciais devem sempre ser informadas ao requisitar a execução de uma das funcionalidades disponíveis. Dentre os serviços oferecidos</w:t>
      </w:r>
      <w:r w:rsidR="000B58A1">
        <w:t xml:space="preserve"> </w:t>
      </w:r>
      <w:r w:rsidR="009F5C54">
        <w:t>pelo BotSagres</w:t>
      </w:r>
      <w:r>
        <w:t>, somente os que precisam de uma disciplina especifica necessitam de outras informações, nestes casos é necessário informar o código desta disciplina.</w:t>
      </w:r>
    </w:p>
    <w:p w14:paraId="1309FF54" w14:textId="77777777" w:rsidR="005E2E5E" w:rsidRDefault="005E2E5E" w:rsidP="00B5782F">
      <w:pPr>
        <w:pStyle w:val="Paragrafo"/>
      </w:pPr>
    </w:p>
    <w:p w14:paraId="759D1763" w14:textId="1FF7DAE2" w:rsidR="0077442E" w:rsidRPr="00FE2E12" w:rsidRDefault="0077442E" w:rsidP="0077442E">
      <w:pPr>
        <w:pStyle w:val="Ttulo3"/>
      </w:pPr>
      <w:bookmarkStart w:id="23" w:name="_Toc532301771"/>
      <w:r w:rsidRPr="00FE2E12">
        <w:t>BotUESC</w:t>
      </w:r>
      <w:bookmarkEnd w:id="23"/>
    </w:p>
    <w:p w14:paraId="26972FE5" w14:textId="77777777" w:rsidR="0077442E" w:rsidRPr="00FE2E12" w:rsidRDefault="0077442E" w:rsidP="00B5782F">
      <w:pPr>
        <w:pStyle w:val="Paragrafo"/>
      </w:pPr>
    </w:p>
    <w:p w14:paraId="111532A5" w14:textId="4980AC7B" w:rsidR="0077442E" w:rsidRDefault="0077442E" w:rsidP="00B5782F">
      <w:pPr>
        <w:pStyle w:val="Paragrafo"/>
      </w:pPr>
      <w:r>
        <w:t xml:space="preserve">A implementação do BotUESC visa extrair informações diretamente do site da UESC. Similarmente ao BotSagres, o desenvolvimento deste </w:t>
      </w:r>
      <w:r>
        <w:rPr>
          <w:i/>
          <w:iCs/>
        </w:rPr>
        <w:t>bot</w:t>
      </w:r>
      <w:r>
        <w:t xml:space="preserve"> foi realizado a partir </w:t>
      </w:r>
      <w:r>
        <w:lastRenderedPageBreak/>
        <w:t>de observaç</w:t>
      </w:r>
      <w:r w:rsidR="00816810">
        <w:t>ões do funcionamento do sistema</w:t>
      </w:r>
      <w:r>
        <w:t xml:space="preserve"> na tentativa de descobrir as informações necessárias para realizar cada ação.</w:t>
      </w:r>
    </w:p>
    <w:p w14:paraId="647749C6" w14:textId="3FB03524" w:rsidR="0077442E" w:rsidRPr="00FE2E12" w:rsidRDefault="0077442E" w:rsidP="00B5782F">
      <w:pPr>
        <w:pStyle w:val="Paragrafo"/>
      </w:pPr>
      <w:r>
        <w:t xml:space="preserve">Após analisar </w:t>
      </w:r>
      <w:r w:rsidR="006A5FF9">
        <w:t xml:space="preserve">a relação </w:t>
      </w:r>
      <w:r w:rsidR="00BB3611">
        <w:t>entre utilidade</w:t>
      </w:r>
      <w:r w:rsidR="006A5FF9">
        <w:t xml:space="preserve"> e </w:t>
      </w:r>
      <w:r w:rsidR="00AE649E">
        <w:t>viabilidade de desenvolvimento</w:t>
      </w:r>
      <w:r>
        <w:t xml:space="preserve"> </w:t>
      </w:r>
      <w:r w:rsidR="009B2DC3">
        <w:t>n</w:t>
      </w:r>
      <w:r>
        <w:t>a obtenção de informações no site da UESC, foi decidido a implementação das seguintes funcionalidades:</w:t>
      </w:r>
    </w:p>
    <w:p w14:paraId="4F561303" w14:textId="77777777" w:rsidR="0077442E" w:rsidRPr="00FE2E12" w:rsidRDefault="0077442E" w:rsidP="00B5782F">
      <w:pPr>
        <w:pStyle w:val="Paragrafo"/>
        <w:numPr>
          <w:ilvl w:val="0"/>
          <w:numId w:val="22"/>
        </w:numPr>
      </w:pPr>
      <w:r w:rsidRPr="00FE2E12">
        <w:t>listar noticias recentes;</w:t>
      </w:r>
    </w:p>
    <w:p w14:paraId="34242B03" w14:textId="77777777" w:rsidR="0077442E" w:rsidRPr="00FE2E12" w:rsidRDefault="0077442E" w:rsidP="00B5782F">
      <w:pPr>
        <w:pStyle w:val="Paragrafo"/>
        <w:numPr>
          <w:ilvl w:val="0"/>
          <w:numId w:val="22"/>
        </w:numPr>
      </w:pPr>
      <w:r w:rsidRPr="00FE2E12">
        <w:t xml:space="preserve">listar noticias de um dia </w:t>
      </w:r>
      <w:r>
        <w:rPr>
          <w:rFonts w:cs="Arial"/>
          <w:color w:val="000000"/>
        </w:rPr>
        <w:t>específico</w:t>
      </w:r>
      <w:r w:rsidRPr="00FE2E12">
        <w:t>;</w:t>
      </w:r>
    </w:p>
    <w:p w14:paraId="6A92F285" w14:textId="77777777" w:rsidR="0077442E" w:rsidRPr="00FE2E12" w:rsidRDefault="0077442E" w:rsidP="00B5782F">
      <w:pPr>
        <w:pStyle w:val="Paragrafo"/>
        <w:numPr>
          <w:ilvl w:val="0"/>
          <w:numId w:val="22"/>
        </w:numPr>
      </w:pPr>
      <w:r w:rsidRPr="00FE2E12">
        <w:t>listar resultados recentes;</w:t>
      </w:r>
    </w:p>
    <w:p w14:paraId="226ECFC1" w14:textId="77777777" w:rsidR="0077442E" w:rsidRPr="00FE2E12" w:rsidRDefault="0077442E" w:rsidP="00B5782F">
      <w:pPr>
        <w:pStyle w:val="Paragrafo"/>
        <w:numPr>
          <w:ilvl w:val="0"/>
          <w:numId w:val="22"/>
        </w:numPr>
      </w:pPr>
      <w:r w:rsidRPr="00FE2E12">
        <w:t>listar editais recentes;</w:t>
      </w:r>
    </w:p>
    <w:p w14:paraId="1024E71F" w14:textId="77777777" w:rsidR="0077442E" w:rsidRPr="00FE2E12" w:rsidRDefault="0077442E" w:rsidP="00B5782F">
      <w:pPr>
        <w:pStyle w:val="Paragrafo"/>
        <w:numPr>
          <w:ilvl w:val="0"/>
          <w:numId w:val="22"/>
        </w:numPr>
      </w:pPr>
      <w:r w:rsidRPr="00FE2E12">
        <w:t xml:space="preserve">listar editais de um dia </w:t>
      </w:r>
      <w:r>
        <w:rPr>
          <w:rFonts w:cs="Arial"/>
          <w:color w:val="000000"/>
        </w:rPr>
        <w:t>específico</w:t>
      </w:r>
      <w:r w:rsidRPr="00FE2E12">
        <w:t>;</w:t>
      </w:r>
    </w:p>
    <w:p w14:paraId="72C35917" w14:textId="77777777" w:rsidR="0077442E" w:rsidRPr="00FE2E12" w:rsidRDefault="0077442E" w:rsidP="00B5782F">
      <w:pPr>
        <w:pStyle w:val="Paragrafo"/>
        <w:numPr>
          <w:ilvl w:val="0"/>
          <w:numId w:val="22"/>
        </w:numPr>
      </w:pPr>
      <w:r w:rsidRPr="00FE2E12">
        <w:t>listar editais de aquisição de bens e serviços recentes;</w:t>
      </w:r>
    </w:p>
    <w:p w14:paraId="4B3DB679" w14:textId="77777777" w:rsidR="0077442E" w:rsidRPr="00FE2E12" w:rsidRDefault="0077442E" w:rsidP="00B5782F">
      <w:pPr>
        <w:pStyle w:val="Paragrafo"/>
        <w:numPr>
          <w:ilvl w:val="0"/>
          <w:numId w:val="22"/>
        </w:numPr>
      </w:pPr>
      <w:r w:rsidRPr="00FE2E12">
        <w:t xml:space="preserve">listar editais de aquisição de bens e serviços de um mês </w:t>
      </w:r>
      <w:r>
        <w:rPr>
          <w:rFonts w:cs="Arial"/>
          <w:color w:val="000000"/>
        </w:rPr>
        <w:t>específico</w:t>
      </w:r>
      <w:r w:rsidRPr="00FE2E12">
        <w:t>;</w:t>
      </w:r>
    </w:p>
    <w:p w14:paraId="198E282F" w14:textId="77777777" w:rsidR="0077442E" w:rsidRPr="00FE2E12" w:rsidRDefault="0077442E" w:rsidP="00B5782F">
      <w:pPr>
        <w:pStyle w:val="Paragrafo"/>
        <w:numPr>
          <w:ilvl w:val="0"/>
          <w:numId w:val="22"/>
        </w:numPr>
      </w:pPr>
      <w:r w:rsidRPr="00FE2E12">
        <w:t xml:space="preserve">listar os cursos ofertados pela UESC junto ao </w:t>
      </w:r>
      <w:r w:rsidRPr="00FE2E12">
        <w:rPr>
          <w:i/>
        </w:rPr>
        <w:t>site</w:t>
      </w:r>
      <w:r w:rsidRPr="00FE2E12">
        <w:t xml:space="preserve"> do colegiado de cada;</w:t>
      </w:r>
    </w:p>
    <w:p w14:paraId="3F75D50E" w14:textId="32942AC9" w:rsidR="0077442E" w:rsidRDefault="0077442E" w:rsidP="00067B76">
      <w:pPr>
        <w:pStyle w:val="Paragrafo"/>
        <w:numPr>
          <w:ilvl w:val="0"/>
          <w:numId w:val="22"/>
        </w:numPr>
        <w:spacing w:after="240"/>
      </w:pPr>
      <w:r w:rsidRPr="00FE2E12">
        <w:t xml:space="preserve">listar os departamentos da UESC e os </w:t>
      </w:r>
      <w:r w:rsidRPr="00DB7073">
        <w:rPr>
          <w:i/>
        </w:rPr>
        <w:t>sites</w:t>
      </w:r>
      <w:r w:rsidRPr="00FE2E12">
        <w:t xml:space="preserve"> de cada.</w:t>
      </w:r>
    </w:p>
    <w:p w14:paraId="48DE7E1B" w14:textId="1E61040A" w:rsidR="00E57CDF" w:rsidRDefault="0077442E" w:rsidP="00B5782F">
      <w:pPr>
        <w:pStyle w:val="Paragrafo"/>
      </w:pPr>
      <w:r>
        <w:t xml:space="preserve">Observou-se que para realizar algumas ações não seria necessária nenhuma informação adicional, entretanto, serviços que realizam pesquisas em um dia ou mês especifico exigiriam que fosse informado </w:t>
      </w:r>
      <w:r w:rsidR="00C40D11">
        <w:t xml:space="preserve">pelo usuário </w:t>
      </w:r>
      <w:r>
        <w:t>a d</w:t>
      </w:r>
      <w:r w:rsidR="005B27A5">
        <w:t>ata para realizar tal pesquisa.</w:t>
      </w:r>
    </w:p>
    <w:p w14:paraId="2C75F786" w14:textId="0CB5B09E" w:rsidR="00C96F56" w:rsidRPr="00FE2E12" w:rsidRDefault="00C96F56" w:rsidP="00B5782F">
      <w:pPr>
        <w:pStyle w:val="Paragrafo"/>
      </w:pPr>
      <w:r>
        <w:t xml:space="preserve">A implementação dos </w:t>
      </w:r>
      <w:r>
        <w:rPr>
          <w:i/>
          <w:iCs/>
        </w:rPr>
        <w:t>bots</w:t>
      </w:r>
      <w:r w:rsidR="00A573DF">
        <w:rPr>
          <w:i/>
          <w:iCs/>
        </w:rPr>
        <w:t xml:space="preserve"> scrapers</w:t>
      </w:r>
      <w:r>
        <w:rPr>
          <w:i/>
          <w:iCs/>
        </w:rPr>
        <w:t xml:space="preserve"> </w:t>
      </w:r>
      <w:r>
        <w:t xml:space="preserve">exigiu a criação de suas respectivas APIs para que o Bothub UESC pudesse realizar requisições diretamente </w:t>
      </w:r>
      <w:r w:rsidR="00330FC6">
        <w:t>a ele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do site da UESC. Já a resposta enviada ao resolver uma requisição deve seguir o mesmo padrão de resposta do Bothub, apresentado anteriormente no tópico</w:t>
      </w:r>
      <w:r w:rsidR="00A5214E">
        <w:t xml:space="preserve"> </w:t>
      </w:r>
      <w:r w:rsidR="00A5214E">
        <w:fldChar w:fldCharType="begin"/>
      </w:r>
      <w:r w:rsidR="00A5214E">
        <w:instrText xml:space="preserve"> REF _Ref532159624 \r \h </w:instrText>
      </w:r>
      <w:r w:rsidR="00A5214E">
        <w:fldChar w:fldCharType="separate"/>
      </w:r>
      <w:r w:rsidR="008A0E2E">
        <w:t>3.2.3</w:t>
      </w:r>
      <w:r w:rsidR="00A5214E">
        <w:fldChar w:fldCharType="end"/>
      </w:r>
      <w:r w:rsidRPr="00FE2E12">
        <w:t>.</w:t>
      </w:r>
    </w:p>
    <w:p w14:paraId="242D36D4" w14:textId="77777777" w:rsidR="0077442E" w:rsidRDefault="0077442E" w:rsidP="00B5782F">
      <w:pPr>
        <w:pStyle w:val="Paragrafo"/>
      </w:pPr>
    </w:p>
    <w:p w14:paraId="5D2AAD45" w14:textId="7107EFB5" w:rsidR="002B4B01" w:rsidRPr="00FE2E12" w:rsidRDefault="002B4B01" w:rsidP="002B4B01">
      <w:pPr>
        <w:pStyle w:val="Ttulo2"/>
      </w:pPr>
      <w:bookmarkStart w:id="24" w:name="_Toc532301772"/>
      <w:r w:rsidRPr="00FE2E12">
        <w:t>Interface</w:t>
      </w:r>
      <w:bookmarkEnd w:id="24"/>
    </w:p>
    <w:p w14:paraId="494611B3" w14:textId="77777777" w:rsidR="002B4B01" w:rsidRPr="00FE2E12" w:rsidRDefault="002B4B01" w:rsidP="00B5782F">
      <w:pPr>
        <w:pStyle w:val="Paragrafo"/>
      </w:pPr>
    </w:p>
    <w:p w14:paraId="2021CD81" w14:textId="0CDD45D5" w:rsidR="002B4B01" w:rsidRDefault="00071093" w:rsidP="00B5782F">
      <w:pPr>
        <w:pStyle w:val="Paragrafo"/>
      </w:pPr>
      <w:r>
        <w:t>Em seguida, visando estabelecer uma comunicação entre</w:t>
      </w:r>
      <w:r w:rsidR="002B4B01">
        <w:t xml:space="preserve"> o AP e o usuário final</w:t>
      </w:r>
      <w:r>
        <w:t xml:space="preserve"> foi implementado</w:t>
      </w:r>
      <w:r w:rsidR="000B7214">
        <w:t xml:space="preserve"> </w:t>
      </w:r>
      <w:r w:rsidR="00DE3C97">
        <w:t>o</w:t>
      </w:r>
      <w:r w:rsidR="000B7214">
        <w:t xml:space="preserve"> módulo de interface</w:t>
      </w:r>
      <w:r w:rsidR="002B4B01">
        <w:t xml:space="preserve">. </w:t>
      </w:r>
      <w:r w:rsidR="00A47B14">
        <w:t xml:space="preserve">Este módulo tem como objetivo lidar com as mensagens de texto recebidas de um usuario. </w:t>
      </w:r>
      <w:r w:rsidR="002B4B01">
        <w:t xml:space="preserve">As mensagens recebidas não são </w:t>
      </w:r>
      <w:r w:rsidR="002B4B01">
        <w:lastRenderedPageBreak/>
        <w:t>interpretadas neste módulo, apenas são encaminhadas em forma de r</w:t>
      </w:r>
      <w:r w:rsidR="00706637">
        <w:t>equisições HTTPS para o módulo</w:t>
      </w:r>
      <w:r w:rsidR="002B4B01">
        <w:t xml:space="preserv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5D814238" w14:textId="3019E378" w:rsidR="002B4B01" w:rsidRPr="00FE2E12" w:rsidRDefault="002B4B01" w:rsidP="00B5782F">
      <w:pPr>
        <w:pStyle w:val="Paragrafo"/>
      </w:pPr>
      <w:r>
        <w:t xml:space="preserve">A fim de realizar troca de </w:t>
      </w:r>
      <w:r w:rsidR="00C10845">
        <w:t>mensage</w:t>
      </w:r>
      <w:r w:rsidR="00091B80">
        <w:t>n</w:t>
      </w:r>
      <w:r w:rsidR="00C10845">
        <w:t>s</w:t>
      </w:r>
      <w:r>
        <w:t xml:space="preserve"> entre um agente de interface e o AP, o agente deve seguir o padrão de comunicação estabelecido pela IDL do AP. A requisição para o AP sempre deve conter as seguintes informações:</w:t>
      </w:r>
    </w:p>
    <w:p w14:paraId="42D63B7B" w14:textId="77777777" w:rsidR="002B4B01" w:rsidRPr="00FE2E12" w:rsidRDefault="002B4B01" w:rsidP="00B5782F">
      <w:pPr>
        <w:pStyle w:val="Paragrafo"/>
        <w:numPr>
          <w:ilvl w:val="0"/>
          <w:numId w:val="12"/>
        </w:numPr>
      </w:pPr>
      <w:r w:rsidRPr="00FE2E12">
        <w:t>nome do agente de interface (ex.: Telegram ou Messenger);</w:t>
      </w:r>
    </w:p>
    <w:p w14:paraId="2FB4AF0F" w14:textId="77777777" w:rsidR="002B4B01" w:rsidRPr="00FE2E12" w:rsidRDefault="002B4B01" w:rsidP="00B5782F">
      <w:pPr>
        <w:pStyle w:val="Paragrafo"/>
        <w:numPr>
          <w:ilvl w:val="0"/>
          <w:numId w:val="12"/>
        </w:numPr>
      </w:pPr>
      <w:r w:rsidRPr="00FE2E12">
        <w:t>nome do usuário;</w:t>
      </w:r>
    </w:p>
    <w:p w14:paraId="41AC8FF7" w14:textId="77777777" w:rsidR="002B4B01" w:rsidRPr="00FE2E12" w:rsidRDefault="002B4B01" w:rsidP="00B5782F">
      <w:pPr>
        <w:pStyle w:val="Paragrafo"/>
        <w:numPr>
          <w:ilvl w:val="0"/>
          <w:numId w:val="12"/>
        </w:numPr>
      </w:pPr>
      <w:r w:rsidRPr="00FE2E12">
        <w:t>número de identificação do usuário;</w:t>
      </w:r>
    </w:p>
    <w:p w14:paraId="141BD571" w14:textId="77777777" w:rsidR="002B4B01" w:rsidRPr="00FE2E12" w:rsidRDefault="002B4B01" w:rsidP="00B5782F">
      <w:pPr>
        <w:pStyle w:val="Paragrafo"/>
        <w:numPr>
          <w:ilvl w:val="0"/>
          <w:numId w:val="12"/>
        </w:numPr>
      </w:pPr>
      <w:r w:rsidRPr="00FE2E12">
        <w:t>URL do ponto de acesso;</w:t>
      </w:r>
    </w:p>
    <w:p w14:paraId="1F75FC67" w14:textId="7AB1A255" w:rsidR="002B4B01" w:rsidRDefault="002B4B01" w:rsidP="00112F35">
      <w:pPr>
        <w:pStyle w:val="Paragrafo"/>
        <w:numPr>
          <w:ilvl w:val="0"/>
          <w:numId w:val="12"/>
        </w:numPr>
        <w:spacing w:after="240"/>
      </w:pPr>
      <w:r w:rsidRPr="00FE2E12">
        <w:t>mensagem a ser encaminhada.</w:t>
      </w:r>
    </w:p>
    <w:p w14:paraId="760B02E0" w14:textId="0BAD7FB5" w:rsidR="002B4B01" w:rsidRPr="00FE2E12" w:rsidRDefault="002B4B01" w:rsidP="00B5782F">
      <w:pPr>
        <w:pStyle w:val="Paragrafo"/>
      </w:pPr>
      <w:r w:rsidRPr="00FE2E12">
        <w:t>E a resposta recebida desta requisição sempre contem as seguintes informações:</w:t>
      </w:r>
    </w:p>
    <w:p w14:paraId="1F7A4117" w14:textId="77777777" w:rsidR="002B4B01" w:rsidRPr="00FE2E12" w:rsidRDefault="002B4B01" w:rsidP="00B5782F">
      <w:pPr>
        <w:pStyle w:val="Paragrafo"/>
        <w:numPr>
          <w:ilvl w:val="0"/>
          <w:numId w:val="13"/>
        </w:numPr>
      </w:pPr>
      <w:r w:rsidRPr="00FE2E12">
        <w:t>tipo de mensagem (ex.: texto ou imagem);</w:t>
      </w:r>
    </w:p>
    <w:p w14:paraId="301FD09F" w14:textId="77777777" w:rsidR="002B4B01" w:rsidRPr="00FE2E12" w:rsidRDefault="002B4B01" w:rsidP="00B5782F">
      <w:pPr>
        <w:pStyle w:val="Paragrafo"/>
        <w:numPr>
          <w:ilvl w:val="0"/>
          <w:numId w:val="13"/>
        </w:numPr>
      </w:pPr>
      <w:r w:rsidRPr="00FE2E12">
        <w:t>variável booleana informando se a mensagem possui marcação de estilo;</w:t>
      </w:r>
    </w:p>
    <w:p w14:paraId="5A22E2FE" w14:textId="1A08FABA" w:rsidR="002B4B01" w:rsidRPr="00FE2E12" w:rsidRDefault="002B4B01" w:rsidP="00112F35">
      <w:pPr>
        <w:pStyle w:val="Paragrafo"/>
        <w:numPr>
          <w:ilvl w:val="0"/>
          <w:numId w:val="13"/>
        </w:numPr>
        <w:spacing w:after="240"/>
      </w:pPr>
      <w:r w:rsidRPr="00FE2E12">
        <w:t>mensagem.</w:t>
      </w:r>
    </w:p>
    <w:p w14:paraId="3260DD7D" w14:textId="65877F58" w:rsidR="002B4B01" w:rsidRPr="00FE2E12" w:rsidRDefault="002B4B01" w:rsidP="00B5782F">
      <w:pPr>
        <w:pStyle w:val="Paragrafo"/>
      </w:pPr>
      <w:r w:rsidRPr="00FE2E12">
        <w:t>Já o ponto de acesso direto deve receber requisições que contenham as seguintes informações:</w:t>
      </w:r>
    </w:p>
    <w:p w14:paraId="491DD6FB" w14:textId="77777777" w:rsidR="002B4B01" w:rsidRPr="00FE2E12" w:rsidRDefault="002B4B01" w:rsidP="00B5782F">
      <w:pPr>
        <w:pStyle w:val="Paragrafo"/>
        <w:numPr>
          <w:ilvl w:val="0"/>
          <w:numId w:val="14"/>
        </w:numPr>
      </w:pPr>
      <w:r w:rsidRPr="00FE2E12">
        <w:t>número de identificação de usuário destinatário;</w:t>
      </w:r>
    </w:p>
    <w:p w14:paraId="18CD3B78" w14:textId="77777777" w:rsidR="002B4B01" w:rsidRPr="00FE2E12" w:rsidRDefault="002B4B01" w:rsidP="00B5782F">
      <w:pPr>
        <w:pStyle w:val="Paragrafo"/>
        <w:numPr>
          <w:ilvl w:val="0"/>
          <w:numId w:val="14"/>
        </w:numPr>
      </w:pPr>
      <w:r w:rsidRPr="00FE2E12">
        <w:t>tipo de mensagem (ex.: texto ou imagem);</w:t>
      </w:r>
    </w:p>
    <w:p w14:paraId="146F2DBC" w14:textId="77777777" w:rsidR="002B4B01" w:rsidRPr="00FE2E12" w:rsidRDefault="002B4B01" w:rsidP="00B5782F">
      <w:pPr>
        <w:pStyle w:val="Paragrafo"/>
        <w:numPr>
          <w:ilvl w:val="0"/>
          <w:numId w:val="14"/>
        </w:numPr>
      </w:pPr>
      <w:r w:rsidRPr="00FE2E12">
        <w:t>variável booleana informando se a mensagem possui marcação de estilo;</w:t>
      </w:r>
    </w:p>
    <w:p w14:paraId="578C8A5C" w14:textId="1A2D41A4" w:rsidR="002B4B01" w:rsidRDefault="002B4B01" w:rsidP="00112F35">
      <w:pPr>
        <w:pStyle w:val="Paragrafo"/>
        <w:numPr>
          <w:ilvl w:val="0"/>
          <w:numId w:val="14"/>
        </w:numPr>
        <w:spacing w:after="240"/>
      </w:pPr>
      <w:r w:rsidRPr="00FE2E12">
        <w:t>mensagem.</w:t>
      </w:r>
    </w:p>
    <w:p w14:paraId="45A4C51C" w14:textId="1E8B85FB" w:rsidR="002B4B01" w:rsidRDefault="00967415" w:rsidP="00B5782F">
      <w:pPr>
        <w:pStyle w:val="Paragrafo"/>
      </w:pPr>
      <w:r>
        <w:t>Para o desenvolvimento deste módulo foi proposto o uso de aplicativos de troca de mensagens</w:t>
      </w:r>
      <w:r w:rsidR="00890D01">
        <w:t xml:space="preserve"> Telegram e Messenger</w:t>
      </w:r>
      <w:r>
        <w:t>,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20892DFE" w14:textId="4093BC78" w:rsidR="00DF7882" w:rsidRDefault="007A19C9" w:rsidP="00B5782F">
      <w:pPr>
        <w:pStyle w:val="Paragrafo"/>
      </w:pPr>
      <w:r>
        <w:lastRenderedPageBreak/>
        <w:t>Visando</w:t>
      </w:r>
      <w:r w:rsidR="00AB316E">
        <w:t xml:space="preserve"> o</w:t>
      </w:r>
      <w:r w:rsidR="00DF7882">
        <w:t xml:space="preserve"> funcionamento do módulo de interface, primeiramente, foi implementado um </w:t>
      </w:r>
      <w:r w:rsidR="00DF7882">
        <w:rPr>
          <w:iCs/>
        </w:rPr>
        <w:t xml:space="preserve">agente de interface </w:t>
      </w:r>
      <w:r w:rsidR="00DF7882">
        <w:t>para o aplicativo de mensagens Telegram. Somente este agente já seria o suficiente para o funcionamento do SAP, entretanto, foi desenvolvido um</w:t>
      </w:r>
      <w:r w:rsidR="00C424C0">
        <w:t xml:space="preserve"> segundo</w:t>
      </w:r>
      <w:r w:rsidR="00DF7882">
        <w:t xml:space="preserve"> agente de interface para o aplicativo de troca de mensagens Messenger como prova de conceito de que a implantação de um novo agente de interface não acarretará em nenhuma mudança nos outros módulos já desenvolvidos e para demonstrar a facilidade de migrar ou adicionar novos meios de comunicação ao SAP. </w:t>
      </w:r>
      <w:r w:rsidR="00655E7E">
        <w:t>Ambos agentes foram desenvolvidos utilizando a linguagem de programação JavaScript</w:t>
      </w:r>
      <w:r w:rsidR="00D40617">
        <w:t>.</w:t>
      </w:r>
    </w:p>
    <w:p w14:paraId="78C3753A" w14:textId="77777777" w:rsidR="00DD6809" w:rsidRDefault="00DD6809" w:rsidP="00B5782F">
      <w:pPr>
        <w:pStyle w:val="Paragrafo"/>
      </w:pPr>
    </w:p>
    <w:p w14:paraId="04766D4C" w14:textId="6A92DE06" w:rsidR="00DD6809" w:rsidRDefault="00BB105D" w:rsidP="000C7873">
      <w:pPr>
        <w:pStyle w:val="Ttulo3"/>
      </w:pPr>
      <w:bookmarkStart w:id="25" w:name="_Toc532301773"/>
      <w:r>
        <w:t>Agente de Interface do</w:t>
      </w:r>
      <w:r w:rsidR="00CE1574">
        <w:t xml:space="preserve"> </w:t>
      </w:r>
      <w:r w:rsidR="00DD6809">
        <w:t>Telegram</w:t>
      </w:r>
      <w:bookmarkEnd w:id="25"/>
    </w:p>
    <w:p w14:paraId="4E4B9E07" w14:textId="77777777" w:rsidR="00DD6809" w:rsidRDefault="00DD6809" w:rsidP="00B5782F">
      <w:pPr>
        <w:pStyle w:val="Paragrafo"/>
      </w:pPr>
    </w:p>
    <w:p w14:paraId="45FA4CD5" w14:textId="77777777" w:rsidR="00DD6809" w:rsidRDefault="00DD6809" w:rsidP="00B5782F">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2E625C80" w14:textId="77777777" w:rsidR="00DD6809" w:rsidRDefault="00DD6809" w:rsidP="00B5782F">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0E835B2B" w14:textId="77777777" w:rsidR="00DD6809" w:rsidRPr="00FE2E12" w:rsidRDefault="00DD6809" w:rsidP="00B5782F">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1FEE1795" w14:textId="77777777" w:rsidR="008F3728" w:rsidRDefault="008F3728" w:rsidP="00B5782F">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00604566" w14:textId="34F1E6D6" w:rsidR="00424329" w:rsidRDefault="00D4644B" w:rsidP="00B5782F">
      <w:pPr>
        <w:pStyle w:val="Paragrafo"/>
      </w:pPr>
      <w:r>
        <w:t xml:space="preserve">Este agente de interface foi desenvolvido utilizando o </w:t>
      </w:r>
      <w:r>
        <w:rPr>
          <w:i/>
          <w:iCs/>
        </w:rPr>
        <w:t>framework</w:t>
      </w:r>
      <w:r>
        <w:t xml:space="preserve"> TGFancy. </w:t>
      </w:r>
      <w:r w:rsidR="005463EF">
        <w:t xml:space="preserve">A escolha de trabalhar a partir de um </w:t>
      </w:r>
      <w:r w:rsidR="005463EF">
        <w:rPr>
          <w:i/>
          <w:iCs/>
        </w:rPr>
        <w:t>framework</w:t>
      </w:r>
      <w:r w:rsidR="005463EF">
        <w:t xml:space="preserve"> e não diretamente com a API do Telegram foi feita pois o TGFancy já implementa alguns tratamentos que são </w:t>
      </w:r>
      <w:r w:rsidR="005463EF">
        <w:lastRenderedPageBreak/>
        <w:t>necessários para o envio de mensagens longas (com mais de 4096 caracteres), imagens ou mensagens com marcação de estilo, diferentemente das requisições diretas a API onde seria preciso implementar esses tratamentos.</w:t>
      </w:r>
    </w:p>
    <w:p w14:paraId="523C1469" w14:textId="48DC255D" w:rsidR="003A3B4F" w:rsidRDefault="0037144D" w:rsidP="00B5782F">
      <w:pPr>
        <w:pStyle w:val="Paragrafo"/>
      </w:pPr>
      <w:r>
        <w:t>O</w:t>
      </w:r>
      <w:r w:rsidR="003A3B4F">
        <w:t xml:space="preserve"> passo seguinte para a implementação foi a criação de um novo </w:t>
      </w:r>
      <w:r w:rsidR="003A3B4F">
        <w:rPr>
          <w:i/>
          <w:iCs/>
        </w:rPr>
        <w:t>bot</w:t>
      </w:r>
      <w:r w:rsidR="003A3B4F">
        <w:t xml:space="preserve">. Foi requisitado ao BotFather um novo </w:t>
      </w:r>
      <w:r w:rsidR="003A3B4F">
        <w:rPr>
          <w:i/>
          <w:iCs/>
        </w:rPr>
        <w:t>bot</w:t>
      </w:r>
      <w:r w:rsidR="003A3B4F">
        <w:t xml:space="preserve"> com o nome “Lana” e nome de usuário “lana_pa_bot” e juntamente a confirmação de criação do novo </w:t>
      </w:r>
      <w:r w:rsidR="003A3B4F">
        <w:rPr>
          <w:i/>
          <w:iCs/>
        </w:rPr>
        <w:t>bot</w:t>
      </w:r>
      <w:r w:rsidR="003A3B4F">
        <w:t xml:space="preserve"> foi recebido o </w:t>
      </w:r>
      <w:r w:rsidR="003A3B4F">
        <w:rPr>
          <w:i/>
          <w:iCs/>
        </w:rPr>
        <w:t>token</w:t>
      </w:r>
      <w:r w:rsidR="003A3B4F">
        <w:t xml:space="preserve"> de acesso dele.</w:t>
      </w:r>
    </w:p>
    <w:p w14:paraId="65E7D423" w14:textId="2DAD8156" w:rsidR="003A3B4F" w:rsidRDefault="003A3B4F" w:rsidP="00B5782F">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w:t>
      </w:r>
      <w:r w:rsidR="00104789">
        <w:t>tornar um agente de interface do SAP</w:t>
      </w:r>
      <w:r>
        <w:t>. O TGFancy fornece eventos que são ativados ao receber novas mensagens e ao ativar um destes eventos ele pode realizar a chamada de uma outra função passando para ela a mensagem recebida e as informações de usuário.</w:t>
      </w:r>
    </w:p>
    <w:p w14:paraId="09C2344F" w14:textId="77777777" w:rsidR="003A3B4F" w:rsidRDefault="003A3B4F" w:rsidP="00B5782F">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7A5D7C42" w14:textId="77777777" w:rsidR="003A3B4F" w:rsidRDefault="003A3B4F" w:rsidP="00B5782F">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61D772FE" w14:textId="77777777" w:rsidR="003509D8" w:rsidRDefault="003509D8" w:rsidP="00B5782F">
      <w:pPr>
        <w:pStyle w:val="Paragrafo"/>
      </w:pPr>
    </w:p>
    <w:p w14:paraId="6BE4C95C" w14:textId="062E13E4" w:rsidR="002A6185" w:rsidRDefault="008E35BE" w:rsidP="002A6185">
      <w:pPr>
        <w:pStyle w:val="Ttulo3"/>
      </w:pPr>
      <w:bookmarkStart w:id="26" w:name="_Toc532301774"/>
      <w:r>
        <w:t xml:space="preserve">Agente de Interface do </w:t>
      </w:r>
      <w:r w:rsidR="002A6185">
        <w:t>Messenger</w:t>
      </w:r>
      <w:bookmarkEnd w:id="26"/>
    </w:p>
    <w:p w14:paraId="430DC6AF" w14:textId="77777777" w:rsidR="002A6185" w:rsidRDefault="002A6185" w:rsidP="00B5782F">
      <w:pPr>
        <w:pStyle w:val="Paragrafo"/>
      </w:pPr>
    </w:p>
    <w:p w14:paraId="028BEF96" w14:textId="77777777" w:rsidR="002A6185" w:rsidRDefault="002A6185" w:rsidP="00B5782F">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4D72EFF5" w14:textId="77777777" w:rsidR="002A6185" w:rsidRPr="00FE2E12" w:rsidRDefault="002A6185" w:rsidP="00B5782F">
      <w:pPr>
        <w:pStyle w:val="Paragrafo"/>
      </w:pPr>
      <w:r>
        <w:t xml:space="preserve">Para a criação de um novo </w:t>
      </w:r>
      <w:r>
        <w:rPr>
          <w:i/>
          <w:iCs/>
        </w:rPr>
        <w:t>bot</w:t>
      </w:r>
      <w:r>
        <w:t xml:space="preserve"> na plataforma do Messenger, primeiro é necessário criar uma página no Facebook, em seguida, essa página é associada a </w:t>
      </w:r>
      <w:r>
        <w:lastRenderedPageBreak/>
        <w:t xml:space="preserve">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4D6C7920" w14:textId="77777777" w:rsidR="002A6185" w:rsidRDefault="002A6185" w:rsidP="00B5782F">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717E56A2" w14:textId="77777777" w:rsidR="002D6ACE" w:rsidRDefault="002D6ACE" w:rsidP="00B5782F">
      <w:pPr>
        <w:pStyle w:val="Paragrafo"/>
      </w:pPr>
      <w:r>
        <w:t xml:space="preserve">Para criar o </w:t>
      </w:r>
      <w:r>
        <w:rPr>
          <w:iCs/>
        </w:rPr>
        <w:t>agente de interface</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16CE7672" w14:textId="77777777" w:rsidR="002D6ACE" w:rsidRDefault="002D6ACE" w:rsidP="00B5782F">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09A2B4FB" w14:textId="2784677F" w:rsidR="002D6ACE" w:rsidRDefault="002D6ACE" w:rsidP="00B5782F">
      <w:pPr>
        <w:pStyle w:val="Paragrafo"/>
      </w:pPr>
      <w:r>
        <w:t xml:space="preserve">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w:t>
      </w:r>
      <w:r>
        <w:lastRenderedPageBreak/>
        <w:t>como também recebe o objeto “chat” para continuar a conversação sem a necessidade da criação de um novo objeto.</w:t>
      </w:r>
    </w:p>
    <w:p w14:paraId="4205B230" w14:textId="77777777" w:rsidR="002D6ACE" w:rsidRDefault="002D6ACE" w:rsidP="00B5782F">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68D9AF4" w14:textId="6F91AD55" w:rsidR="002D6ACE" w:rsidRDefault="002D6ACE" w:rsidP="00B5782F">
      <w:pPr>
        <w:pStyle w:val="Paragrafo"/>
      </w:pPr>
      <w:r>
        <w:t>A implementação deste agente de interface também seguiu os padrões estabelecidos pela IDL da AP, a fim de manter um meio de comunicação funcional entre os módulos.</w:t>
      </w:r>
    </w:p>
    <w:p w14:paraId="03270CF4" w14:textId="77777777" w:rsidR="00600369" w:rsidRDefault="00600369" w:rsidP="00B5782F">
      <w:pPr>
        <w:pStyle w:val="Paragrafo"/>
      </w:pPr>
    </w:p>
    <w:p w14:paraId="6C3C36C0" w14:textId="4B04280B" w:rsidR="0077004E" w:rsidRDefault="0077004E" w:rsidP="009550C3">
      <w:pPr>
        <w:pStyle w:val="Ttulo3"/>
      </w:pPr>
      <w:bookmarkStart w:id="27" w:name="_Toc532301775"/>
      <w:r>
        <w:t>JavaScript</w:t>
      </w:r>
      <w:bookmarkEnd w:id="27"/>
    </w:p>
    <w:p w14:paraId="5D0D49BA" w14:textId="77777777" w:rsidR="0077004E" w:rsidRDefault="0077004E" w:rsidP="00B5782F">
      <w:pPr>
        <w:pStyle w:val="Paragrafo"/>
      </w:pPr>
    </w:p>
    <w:p w14:paraId="61D25D94" w14:textId="2D01555F" w:rsidR="0077004E" w:rsidRPr="00753373" w:rsidRDefault="00DD5048" w:rsidP="00B5782F">
      <w:pPr>
        <w:pStyle w:val="Paragrafo"/>
        <w:rPr>
          <w:b/>
        </w:rPr>
      </w:pPr>
      <w:r>
        <w:t xml:space="preserve">O </w:t>
      </w:r>
      <w:r w:rsidR="0077004E" w:rsidRPr="00753373">
        <w:t xml:space="preserve">JavaScript é uma linguagem de programação de alto nível, dinâmica, não tipificada, interpretada, que fornece os todos os recursos necessários para ser orientada a objeto e funcional </w:t>
      </w:r>
      <w:r w:rsidR="0077004E" w:rsidRPr="00753373">
        <w:fldChar w:fldCharType="begin" w:fldLock="1"/>
      </w:r>
      <w:r w:rsidR="0077004E"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0077004E" w:rsidRPr="00753373">
        <w:fldChar w:fldCharType="separate"/>
      </w:r>
      <w:r w:rsidR="0077004E" w:rsidRPr="00753373">
        <w:rPr>
          <w:noProof/>
        </w:rPr>
        <w:t>(FLANAGAN, 2011)</w:t>
      </w:r>
      <w:r w:rsidR="0077004E" w:rsidRPr="00753373">
        <w:fldChar w:fldCharType="end"/>
      </w:r>
      <w:r w:rsidR="0077004E" w:rsidRPr="00753373">
        <w:t xml:space="preserve">. Originalmente ela foi criada como parte dos navegadores </w:t>
      </w:r>
      <w:r w:rsidR="0077004E" w:rsidRPr="00753373">
        <w:rPr>
          <w:i/>
        </w:rPr>
        <w:t>web</w:t>
      </w:r>
      <w:r w:rsidR="0077004E" w:rsidRPr="00753373">
        <w:t xml:space="preserve"> para execução de instruções </w:t>
      </w:r>
      <w:r w:rsidR="0077004E" w:rsidRPr="00753373">
        <w:rPr>
          <w:i/>
        </w:rPr>
        <w:t xml:space="preserve">client-side, </w:t>
      </w:r>
      <w:r w:rsidR="0077004E" w:rsidRPr="00753373">
        <w:t>utilizando o interpretador de JavaScript do Google conhecido como V8.</w:t>
      </w:r>
    </w:p>
    <w:p w14:paraId="5E5CDE04" w14:textId="77777777" w:rsidR="0077004E" w:rsidRDefault="0077004E" w:rsidP="00B5782F">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BBE24D5" w14:textId="77777777" w:rsidR="0077004E" w:rsidRDefault="0077004E" w:rsidP="00B5782F">
      <w:pPr>
        <w:pStyle w:val="Paragrafo"/>
      </w:pPr>
      <w:r>
        <w:t xml:space="preserve">Com o Node.JS é possível criar aplicações </w:t>
      </w:r>
      <w:r>
        <w:rPr>
          <w:i/>
        </w:rPr>
        <w:t>web</w:t>
      </w:r>
      <w:r>
        <w:t xml:space="preserve"> ou desktop inteiramente em JavaScript, sem a necessidade de uma outra linguagem </w:t>
      </w:r>
      <w:r>
        <w:rPr>
          <w:i/>
        </w:rPr>
        <w:t>server-side</w:t>
      </w:r>
      <w:r>
        <w:t>.</w:t>
      </w:r>
    </w:p>
    <w:p w14:paraId="2B11FA3D" w14:textId="7F92FA84" w:rsidR="00600369" w:rsidRPr="00FE2E12" w:rsidRDefault="00DD5048" w:rsidP="00B5782F">
      <w:pPr>
        <w:pStyle w:val="Paragrafo"/>
      </w:pPr>
      <w:r>
        <w:t xml:space="preserve">A linguagem </w:t>
      </w:r>
      <w:r w:rsidR="0077004E">
        <w:t xml:space="preserve">JavaScript foi escolhido para este projeto devido a possibilidade de uso dos </w:t>
      </w:r>
      <w:r w:rsidR="0077004E">
        <w:rPr>
          <w:i/>
        </w:rPr>
        <w:t>frameworks</w:t>
      </w:r>
      <w:r w:rsidR="0077004E">
        <w:t xml:space="preserve"> TGFancy e BootBot disponíveis para a linguagem, o seu alto desempenho e a abstração de instruções mais complexas, visto que esta é uma linguagem de alto nível.</w:t>
      </w:r>
    </w:p>
    <w:p w14:paraId="467E59C4" w14:textId="77777777" w:rsidR="008A0E2E" w:rsidRDefault="008A0E2E" w:rsidP="00B5782F">
      <w:pPr>
        <w:pStyle w:val="Paragrafo"/>
      </w:pPr>
    </w:p>
    <w:p w14:paraId="75FB4A7A" w14:textId="2ED44281" w:rsidR="006A2EED" w:rsidRDefault="006A2EED" w:rsidP="006A2EED">
      <w:pPr>
        <w:pStyle w:val="Ttulo2"/>
      </w:pPr>
      <w:bookmarkStart w:id="28" w:name="_Toc532301776"/>
      <w:r>
        <w:t>Entendimento de Linguagem Natural</w:t>
      </w:r>
      <w:bookmarkEnd w:id="28"/>
    </w:p>
    <w:p w14:paraId="19777087" w14:textId="77777777" w:rsidR="00BF1766" w:rsidRPr="00FE2E12" w:rsidRDefault="00BF1766" w:rsidP="00B5782F">
      <w:pPr>
        <w:pStyle w:val="Paragrafo"/>
      </w:pPr>
    </w:p>
    <w:p w14:paraId="1882C7BB" w14:textId="4C560E15" w:rsidR="00BF1766" w:rsidRDefault="00202541" w:rsidP="00B5782F">
      <w:pPr>
        <w:pStyle w:val="Paragrafo"/>
      </w:pPr>
      <w:r>
        <w:t>Como</w:t>
      </w:r>
      <w:r w:rsidR="00C23D09">
        <w:t xml:space="preserve"> a</w:t>
      </w:r>
      <w:r w:rsidR="00BF1766">
        <w:t xml:space="preserve"> comunicação entre usuário e assistente pessoal </w:t>
      </w:r>
      <w:r>
        <w:t>sera</w:t>
      </w:r>
      <w:r w:rsidR="00BF1766">
        <w:t xml:space="preserve"> realizada por meio da troca de mensagens de texto</w:t>
      </w:r>
      <w:r w:rsidR="00957EC8">
        <w:t xml:space="preserve"> com linguagem humana</w:t>
      </w:r>
      <w:r w:rsidR="00BF1766">
        <w:t xml:space="preserve">, faz-se necessário </w:t>
      </w:r>
      <w:r w:rsidR="00883DC6">
        <w:t>estabelecer o entendimento entre as necessidades do usuário e as ações que possam ser realizadas pelo SAP</w:t>
      </w:r>
      <w:r w:rsidR="00991444">
        <w:t xml:space="preserve"> por meio do processamento de linguagem natural</w:t>
      </w:r>
      <w:r w:rsidR="00883DC6">
        <w:t>.</w:t>
      </w:r>
    </w:p>
    <w:p w14:paraId="06E7B5CE" w14:textId="24F21C27" w:rsidR="00BF1766" w:rsidRDefault="00BF1766" w:rsidP="00B5782F">
      <w:pPr>
        <w:pStyle w:val="Paragrafo"/>
      </w:pPr>
      <w:r>
        <w:lastRenderedPageBreak/>
        <w:t>O módulo de entendimento de linguagem natural tem como objetivo interpretar mensagens textuais, recebidas pelos usuários do SAP, identificando as intenções do usuário com o serviço de assistência pessoal e manter um fluxo contextual de conversação.</w:t>
      </w:r>
      <w:r w:rsidR="00BB48E0">
        <w:t xml:space="preserve"> </w:t>
      </w:r>
      <w:r w:rsidR="00FB6704">
        <w:t>A implementação deste módulo foi realizada a partir do serviço Watson Assistant.</w:t>
      </w:r>
    </w:p>
    <w:p w14:paraId="119E747E" w14:textId="77777777" w:rsidR="00BF1766" w:rsidRPr="00BF1766" w:rsidRDefault="00BF1766" w:rsidP="00B5782F">
      <w:pPr>
        <w:pStyle w:val="Paragrafo"/>
      </w:pPr>
    </w:p>
    <w:p w14:paraId="7F808896" w14:textId="4259708F" w:rsidR="007E216C" w:rsidRDefault="00743469" w:rsidP="008478D9">
      <w:pPr>
        <w:pStyle w:val="Ttulo3"/>
      </w:pPr>
      <w:bookmarkStart w:id="29" w:name="_Ref532163128"/>
      <w:bookmarkStart w:id="30" w:name="_Toc532301777"/>
      <w:r>
        <w:t>Watson Assistant</w:t>
      </w:r>
      <w:bookmarkEnd w:id="29"/>
      <w:bookmarkEnd w:id="30"/>
    </w:p>
    <w:p w14:paraId="13933849" w14:textId="77777777" w:rsidR="00F958C1" w:rsidRDefault="00F958C1" w:rsidP="00B5782F">
      <w:pPr>
        <w:pStyle w:val="Paragrafo"/>
      </w:pPr>
    </w:p>
    <w:p w14:paraId="2DFAE6B6" w14:textId="0D71AF9C" w:rsidR="00813A63" w:rsidRDefault="00F958C1" w:rsidP="00B5782F">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56E4F6FF" w:rsidR="00813A63" w:rsidRPr="00FE2E12" w:rsidRDefault="00813A63" w:rsidP="00B5782F">
      <w:pPr>
        <w:pStyle w:val="Paragrafo"/>
      </w:pPr>
      <w:r>
        <w:t>Serviços similares são disponibilizados por outras empresas, como, por exemplo, o Google DialogFlow</w:t>
      </w:r>
      <w:r w:rsidR="00F65488">
        <w:t>, Amazon Comprehend</w:t>
      </w:r>
      <w:r w:rsidR="00BA6933">
        <w:t>, TextRazor e outros</w:t>
      </w:r>
      <w:r>
        <w:t xml:space="preserve">, entretanto, para este projeto </w:t>
      </w:r>
      <w:r w:rsidR="00583C08">
        <w:t xml:space="preserve">optou-se </w:t>
      </w:r>
      <w:r w:rsidR="005A3DB6">
        <w:t>pelo</w:t>
      </w:r>
      <w:r>
        <w:t xml:space="preserve"> IBM Watson Assistant</w:t>
      </w:r>
      <w:r w:rsidR="00E20A5D">
        <w:t>,</w:t>
      </w:r>
      <w:r>
        <w:t xml:space="preserve"> </w:t>
      </w:r>
      <w:r w:rsidR="00EB2EE7">
        <w:t xml:space="preserve">pois este apresentou uma interface mais </w:t>
      </w:r>
      <w:r w:rsidR="004C0B9D">
        <w:t>interativa e bem documentada</w:t>
      </w:r>
      <w:r w:rsidR="00EB2EE7">
        <w:t xml:space="preserve">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B5782F">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B5782F">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B5782F">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146440F4" w14:textId="0B93D8D2" w:rsidR="00F958C1" w:rsidRDefault="00F958C1" w:rsidP="00B5782F">
      <w:pPr>
        <w:pStyle w:val="Paragrafo"/>
      </w:pPr>
      <w:r>
        <w:lastRenderedPageBreak/>
        <w:t xml:space="preserve"> As </w:t>
      </w:r>
      <w:r>
        <w:rPr>
          <w:i/>
          <w:iCs/>
        </w:rPr>
        <w:t>Intents</w:t>
      </w:r>
      <w:r>
        <w:t xml:space="preserve"> são os objetivos que o usuário terá ao interagir com o serviço, i.e.,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Pr="00FE2E12">
        <w:t xml:space="preserve">. </w:t>
      </w:r>
    </w:p>
    <w:p w14:paraId="4196FFB7" w14:textId="46A5F6E8" w:rsidR="00BE2580" w:rsidRDefault="007903FB" w:rsidP="00B5782F">
      <w:pPr>
        <w:pStyle w:val="Paragrafo"/>
      </w:pPr>
      <w:r>
        <w:t xml:space="preserve">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1419EA">
        <w:t xml:space="preserve"> </w:t>
      </w:r>
      <w:r w:rsidR="001419EA">
        <w:fldChar w:fldCharType="begin"/>
      </w:r>
      <w:r w:rsidR="001419EA">
        <w:instrText xml:space="preserve"> REF _Ref532161102 \h </w:instrText>
      </w:r>
      <w:r w:rsidR="001419EA">
        <w:fldChar w:fldCharType="separate"/>
      </w:r>
      <w:r w:rsidR="008A0E2E">
        <w:t xml:space="preserve">Figura </w:t>
      </w:r>
      <w:r w:rsidR="008A0E2E">
        <w:rPr>
          <w:noProof/>
        </w:rPr>
        <w:t>1</w:t>
      </w:r>
      <w:r w:rsidR="001419EA">
        <w:fldChar w:fldCharType="end"/>
      </w:r>
      <w:r w:rsidRPr="00FE2E12">
        <w:t>.</w:t>
      </w:r>
    </w:p>
    <w:p w14:paraId="4EC0FA47" w14:textId="77777777" w:rsidR="008C4DFB" w:rsidRPr="00FE2E12" w:rsidRDefault="008C4DFB" w:rsidP="00B5782F">
      <w:pPr>
        <w:pStyle w:val="Paragrafo"/>
      </w:pPr>
    </w:p>
    <w:p w14:paraId="78EC4329" w14:textId="194249EE" w:rsidR="007903FB" w:rsidRDefault="007903FB" w:rsidP="000C5E8A">
      <w:pPr>
        <w:pStyle w:val="Legenda"/>
      </w:pPr>
      <w:bookmarkStart w:id="31" w:name="_Ref532161102"/>
      <w:bookmarkStart w:id="32" w:name="_Toc532301788"/>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w:t>
      </w:r>
      <w:r w:rsidR="004D4ACD">
        <w:rPr>
          <w:noProof/>
        </w:rPr>
        <w:fldChar w:fldCharType="end"/>
      </w:r>
      <w:bookmarkEnd w:id="31"/>
      <w:r>
        <w:t xml:space="preserve"> - Painel do serviço Watson Assistant com algumas Intents criadas para o workspace Lana.</w:t>
      </w:r>
      <w:bookmarkEnd w:id="32"/>
    </w:p>
    <w:p w14:paraId="73CE3291" w14:textId="77777777" w:rsidR="006F58FC" w:rsidRPr="006F58FC" w:rsidRDefault="006F58FC" w:rsidP="006F58FC">
      <w:pPr>
        <w:spacing w:line="240" w:lineRule="auto"/>
      </w:pPr>
    </w:p>
    <w:p w14:paraId="1AD975A8" w14:textId="77777777" w:rsidR="007903FB" w:rsidRDefault="007903FB" w:rsidP="007903FB">
      <w:pPr>
        <w:keepNext/>
        <w:spacing w:line="240" w:lineRule="auto"/>
        <w:jc w:val="center"/>
        <w:rPr>
          <w:rFonts w:cs="Arial"/>
        </w:rPr>
      </w:pPr>
      <w:r w:rsidRPr="00FE2E12">
        <w:rPr>
          <w:rFonts w:cs="Arial"/>
          <w:noProof/>
          <w:lang w:eastAsia="pt-BR"/>
        </w:rPr>
        <w:drawing>
          <wp:inline distT="0" distB="0" distL="0" distR="0" wp14:anchorId="3DB4A494" wp14:editId="561AA88F">
            <wp:extent cx="5314837" cy="262800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238367F4" w14:textId="77777777" w:rsidR="007903FB" w:rsidRDefault="007903FB" w:rsidP="007903FB">
      <w:pPr>
        <w:keepNext/>
        <w:spacing w:line="240" w:lineRule="auto"/>
        <w:jc w:val="center"/>
        <w:rPr>
          <w:rFonts w:cs="Arial"/>
        </w:rPr>
      </w:pPr>
    </w:p>
    <w:p w14:paraId="6D346884" w14:textId="7822D78C" w:rsidR="007903FB" w:rsidRDefault="007903FB" w:rsidP="00F77788">
      <w:pPr>
        <w:keepNext/>
        <w:spacing w:line="240" w:lineRule="auto"/>
        <w:jc w:val="center"/>
        <w:rPr>
          <w:rFonts w:cs="Arial"/>
          <w:sz w:val="20"/>
          <w:szCs w:val="20"/>
        </w:rPr>
      </w:pPr>
      <w:r>
        <w:rPr>
          <w:rFonts w:cs="Arial"/>
          <w:sz w:val="20"/>
          <w:szCs w:val="20"/>
        </w:rPr>
        <w:t>Fonte: elaborado pelo autor.</w:t>
      </w:r>
    </w:p>
    <w:p w14:paraId="4653248E" w14:textId="77777777" w:rsidR="00F77788" w:rsidRPr="00F77788" w:rsidRDefault="00F77788" w:rsidP="00B5782F">
      <w:pPr>
        <w:pStyle w:val="Paragrafo"/>
      </w:pPr>
    </w:p>
    <w:p w14:paraId="5C4E4A63" w14:textId="0CB8B8BA" w:rsidR="008C4DFB" w:rsidRDefault="008C4DFB" w:rsidP="00B5782F">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w:t>
      </w:r>
    </w:p>
    <w:p w14:paraId="651C7C2C" w14:textId="75713E9C" w:rsidR="00F958C1" w:rsidRPr="00FE2E12" w:rsidRDefault="00F958C1" w:rsidP="00B5782F">
      <w:pPr>
        <w:pStyle w:val="Paragrafo"/>
      </w:pPr>
      <w:r>
        <w:lastRenderedPageBreak/>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24322D38" w14:textId="77777777" w:rsidR="0051587A" w:rsidRDefault="00E900CA" w:rsidP="00B5782F">
      <w:pPr>
        <w:pStyle w:val="Paragrafo"/>
      </w:pPr>
      <w:r>
        <w:t xml:space="preserve">Foram cadastradas novas </w:t>
      </w:r>
      <w:r>
        <w:rPr>
          <w:i/>
          <w:iCs/>
        </w:rPr>
        <w:t>Entities</w:t>
      </w:r>
      <w:r>
        <w:t xml:space="preserve"> para identificar informações necessárias à execução de um serviço e para o cadastro de usuário do SAP. </w:t>
      </w:r>
    </w:p>
    <w:p w14:paraId="017CB40B" w14:textId="77777777" w:rsidR="0051587A" w:rsidRDefault="0051587A" w:rsidP="00B5782F">
      <w:pPr>
        <w:pStyle w:val="Paragrafo"/>
      </w:pPr>
      <w:r>
        <w:t xml:space="preserve">Foi enfrentado um problema para identificar disciplinas da universidade pelo nome quando inserida em uma mensagem de texto sem nenhum tipo de marcação, visto que a UESC possui diversas disciplinas e cada uma tem um nome diferente, assim como os usuários poderiam escrever o nome de uma mesma disciplina de forma diferente ou abreviad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w:t>
      </w:r>
    </w:p>
    <w:p w14:paraId="7B76BCFE" w14:textId="418C8508" w:rsidR="00E900CA" w:rsidRDefault="00876C1A" w:rsidP="00B5782F">
      <w:pPr>
        <w:pStyle w:val="Paragrafo"/>
      </w:pPr>
      <w:r>
        <w:t>Portanto</w:t>
      </w:r>
      <w:r w:rsidR="0051587A">
        <w:t>, f</w:t>
      </w:r>
      <w:r w:rsidR="00E900CA">
        <w:t xml:space="preserve">oram criadas as </w:t>
      </w:r>
      <w:r w:rsidR="00E900CA">
        <w:rPr>
          <w:i/>
          <w:iCs/>
        </w:rPr>
        <w:t>Entities</w:t>
      </w:r>
      <w:r w:rsidR="00E900CA">
        <w:t xml:space="preserve"> para reconhecer códigos de disciplinas da UESC “sagres_info”, </w:t>
      </w:r>
      <w:r w:rsidR="00F21D46">
        <w:t xml:space="preserve">assim como, </w:t>
      </w:r>
      <w:r w:rsidR="00E900CA">
        <w:t>nome de usuário e senha do portal Sagres “usuario_sagres_info” e do próprio SAP “usuario_lana_info”, estas podem ser observadas na</w:t>
      </w:r>
      <w:r w:rsidR="005D6F73">
        <w:t xml:space="preserve"> </w:t>
      </w:r>
      <w:r w:rsidR="005D6F73">
        <w:fldChar w:fldCharType="begin"/>
      </w:r>
      <w:r w:rsidR="005D6F73">
        <w:instrText xml:space="preserve"> REF _Ref532161133 \h </w:instrText>
      </w:r>
      <w:r w:rsidR="005D6F73">
        <w:fldChar w:fldCharType="separate"/>
      </w:r>
      <w:r w:rsidR="008A0E2E">
        <w:t xml:space="preserve">Figura </w:t>
      </w:r>
      <w:r w:rsidR="008A0E2E">
        <w:rPr>
          <w:noProof/>
        </w:rPr>
        <w:t>2</w:t>
      </w:r>
      <w:r w:rsidR="005D6F73">
        <w:fldChar w:fldCharType="end"/>
      </w:r>
      <w:r w:rsidR="00E900CA">
        <w:t>.</w:t>
      </w:r>
    </w:p>
    <w:p w14:paraId="780EE8F3" w14:textId="77777777" w:rsidR="0042707D" w:rsidRDefault="0042707D" w:rsidP="00B5782F">
      <w:pPr>
        <w:pStyle w:val="Paragrafo"/>
      </w:pPr>
    </w:p>
    <w:p w14:paraId="02F17426" w14:textId="77777777" w:rsidR="00B211CC" w:rsidRDefault="00B211CC" w:rsidP="00B5782F">
      <w:pPr>
        <w:pStyle w:val="Paragrafo"/>
      </w:pPr>
    </w:p>
    <w:p w14:paraId="04019054" w14:textId="77777777" w:rsidR="00B211CC" w:rsidRDefault="00B211CC" w:rsidP="00B5782F">
      <w:pPr>
        <w:pStyle w:val="Paragrafo"/>
      </w:pPr>
    </w:p>
    <w:p w14:paraId="153D5476" w14:textId="7623EC03" w:rsidR="00E900CA" w:rsidRDefault="00E900CA" w:rsidP="000C5E8A">
      <w:pPr>
        <w:pStyle w:val="Legenda"/>
      </w:pPr>
      <w:bookmarkStart w:id="33" w:name="_Ref532161133"/>
      <w:bookmarkStart w:id="34" w:name="_Toc532301789"/>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2</w:t>
      </w:r>
      <w:r w:rsidR="004D4ACD">
        <w:rPr>
          <w:noProof/>
        </w:rPr>
        <w:fldChar w:fldCharType="end"/>
      </w:r>
      <w:bookmarkEnd w:id="33"/>
      <w:r>
        <w:t xml:space="preserve"> - </w:t>
      </w:r>
      <w:r w:rsidRPr="00887222">
        <w:t xml:space="preserve">Painel do serviço Watson Assistant com </w:t>
      </w:r>
      <w:r>
        <w:t>todas as Entities</w:t>
      </w:r>
      <w:r w:rsidRPr="00887222">
        <w:t xml:space="preserve"> criadas para o workspace Lana.</w:t>
      </w:r>
      <w:bookmarkEnd w:id="34"/>
    </w:p>
    <w:p w14:paraId="4FDB4915" w14:textId="77777777" w:rsidR="00495CEA" w:rsidRPr="00495CEA" w:rsidRDefault="00495CEA" w:rsidP="00495CEA">
      <w:pPr>
        <w:spacing w:line="240" w:lineRule="auto"/>
      </w:pPr>
    </w:p>
    <w:p w14:paraId="6CDDF3D4" w14:textId="77777777" w:rsidR="00E900CA" w:rsidRDefault="00E900CA" w:rsidP="00E900CA">
      <w:pPr>
        <w:keepNext/>
        <w:spacing w:line="240" w:lineRule="auto"/>
        <w:jc w:val="center"/>
        <w:rPr>
          <w:rFonts w:cs="Arial"/>
        </w:rPr>
      </w:pPr>
      <w:r w:rsidRPr="00FE2E12">
        <w:rPr>
          <w:rFonts w:cs="Arial"/>
          <w:noProof/>
          <w:lang w:eastAsia="pt-BR"/>
        </w:rPr>
        <w:drawing>
          <wp:inline distT="0" distB="0" distL="0" distR="0" wp14:anchorId="1EAD9F90" wp14:editId="2B8FB387">
            <wp:extent cx="5304883" cy="2484000"/>
            <wp:effectExtent l="0" t="0" r="3810" b="571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7" t="4656" r="3747" b="13897"/>
                    <a:stretch/>
                  </pic:blipFill>
                  <pic:spPr bwMode="auto">
                    <a:xfrm>
                      <a:off x="0" y="0"/>
                      <a:ext cx="5324960" cy="2493401"/>
                    </a:xfrm>
                    <a:prstGeom prst="rect">
                      <a:avLst/>
                    </a:prstGeom>
                    <a:ln>
                      <a:noFill/>
                    </a:ln>
                    <a:extLst>
                      <a:ext uri="{53640926-AAD7-44D8-BBD7-CCE9431645EC}">
                        <a14:shadowObscured xmlns:a14="http://schemas.microsoft.com/office/drawing/2010/main"/>
                      </a:ext>
                    </a:extLst>
                  </pic:spPr>
                </pic:pic>
              </a:graphicData>
            </a:graphic>
          </wp:inline>
        </w:drawing>
      </w:r>
    </w:p>
    <w:p w14:paraId="19DFF85D" w14:textId="77777777" w:rsidR="00E900CA" w:rsidRDefault="00E900CA" w:rsidP="00E900CA">
      <w:pPr>
        <w:keepNext/>
        <w:spacing w:line="240" w:lineRule="auto"/>
        <w:jc w:val="center"/>
        <w:rPr>
          <w:rFonts w:cs="Arial"/>
        </w:rPr>
      </w:pPr>
    </w:p>
    <w:p w14:paraId="4047D470" w14:textId="77777777" w:rsidR="00E900CA" w:rsidRDefault="00E900CA" w:rsidP="00E900CA">
      <w:pPr>
        <w:keepNext/>
        <w:spacing w:line="240" w:lineRule="auto"/>
        <w:jc w:val="center"/>
        <w:rPr>
          <w:rFonts w:cs="Arial"/>
          <w:sz w:val="20"/>
          <w:szCs w:val="20"/>
        </w:rPr>
      </w:pPr>
      <w:r>
        <w:rPr>
          <w:rFonts w:cs="Arial"/>
          <w:sz w:val="20"/>
          <w:szCs w:val="20"/>
        </w:rPr>
        <w:t>Fonte: elaborado pelo autor.</w:t>
      </w:r>
    </w:p>
    <w:p w14:paraId="4F4C3E61" w14:textId="77777777" w:rsidR="000374EF" w:rsidRDefault="000374EF" w:rsidP="00B5782F">
      <w:pPr>
        <w:pStyle w:val="Paragrafo"/>
      </w:pPr>
    </w:p>
    <w:p w14:paraId="7F5C9302" w14:textId="260F0701" w:rsidR="008F1E48" w:rsidRDefault="008F1E48" w:rsidP="00B5782F">
      <w:pPr>
        <w:pStyle w:val="Paragrafo"/>
      </w:pPr>
      <w:r>
        <w:t xml:space="preserve">Conforme são inclusos novos dados de treinamento, um classificador de língua natural é automaticamente incluído no </w:t>
      </w:r>
      <w:r>
        <w:rPr>
          <w:i/>
          <w:iCs/>
        </w:rPr>
        <w:t>workspace</w:t>
      </w:r>
      <w:r>
        <w:t xml:space="preserve"> e é treinado para ente</w:t>
      </w:r>
      <w:r w:rsidR="001655F7">
        <w:t>nder as solicitações indicadas.</w:t>
      </w:r>
    </w:p>
    <w:p w14:paraId="3B01F0DF" w14:textId="29EF5635" w:rsidR="000374EF" w:rsidRDefault="000374EF" w:rsidP="00B5782F">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30A5357" w14:textId="5F8C824A" w:rsidR="009E2EE0" w:rsidRDefault="005F7E8C" w:rsidP="00B5782F">
      <w:pPr>
        <w:pStyle w:val="Paragrafo"/>
      </w:pPr>
      <w:r>
        <w:t>Os</w:t>
      </w:r>
      <w:r w:rsidR="00CF66A8">
        <w:t xml:space="preserve"> </w:t>
      </w:r>
      <w:r w:rsidR="00CF66A8">
        <w:rPr>
          <w:i/>
          <w:iCs/>
        </w:rPr>
        <w:t>Dialogs</w:t>
      </w:r>
      <w:r>
        <w:rPr>
          <w:i/>
          <w:iCs/>
        </w:rPr>
        <w:t xml:space="preserve"> </w:t>
      </w:r>
      <w:r>
        <w:rPr>
          <w:iCs/>
        </w:rPr>
        <w:t>foram implementados</w:t>
      </w:r>
      <w:r w:rsidR="00CF66A8">
        <w:t xml:space="preserve"> objetivando a criação do fluxo de conversação de acordo com cada </w:t>
      </w:r>
      <w:r w:rsidR="00CF66A8">
        <w:rPr>
          <w:i/>
          <w:iCs/>
        </w:rPr>
        <w:t>Intent</w:t>
      </w:r>
      <w:r w:rsidR="00CF66A8">
        <w:t xml:space="preserve"> identificada nas mensagens textuais.</w:t>
      </w:r>
      <w:r w:rsidR="00CF453A">
        <w:t xml:space="preserve"> </w:t>
      </w:r>
      <w:r w:rsidR="00CF66A8">
        <w:t xml:space="preserve">Primeiramente foram implementados os fluxos de conversa para o cadastro ou </w:t>
      </w:r>
      <w:r w:rsidR="00CF66A8">
        <w:rPr>
          <w:i/>
          <w:iCs/>
        </w:rPr>
        <w:t>login</w:t>
      </w:r>
      <w:r w:rsidR="00CF66A8">
        <w:t xml:space="preserve"> de um usuário,</w:t>
      </w:r>
      <w:r w:rsidR="00CF66A8" w:rsidRPr="00FE2E12">
        <w:t xml:space="preserve"> </w:t>
      </w:r>
      <w:r w:rsidR="00CF66A8">
        <w:fldChar w:fldCharType="begin"/>
      </w:r>
      <w:r w:rsidR="00CF66A8">
        <w:instrText xml:space="preserve"> REF _Ref529479472 \h </w:instrText>
      </w:r>
      <w:r w:rsidR="00CF66A8">
        <w:fldChar w:fldCharType="separate"/>
      </w:r>
      <w:r w:rsidR="008A0E2E">
        <w:t xml:space="preserve">Figura </w:t>
      </w:r>
      <w:r w:rsidR="008A0E2E">
        <w:rPr>
          <w:noProof/>
        </w:rPr>
        <w:t>3</w:t>
      </w:r>
      <w:r w:rsidR="00CF66A8">
        <w:fldChar w:fldCharType="end"/>
      </w:r>
      <w:r w:rsidR="00CF66A8" w:rsidRPr="00FE2E12">
        <w:t xml:space="preserve">, </w:t>
      </w:r>
      <w:r w:rsidR="00CF66A8">
        <w:t>o nó responsável pelo inicio deste fluxo de conversa é o “Bem-vindo”, este é o nó criado por padrão que sempre é primeiro a ser executado em novas conversações.</w:t>
      </w:r>
    </w:p>
    <w:p w14:paraId="27EFCBCF" w14:textId="77777777" w:rsidR="000C5E8A" w:rsidRDefault="000C5E8A" w:rsidP="00B5782F">
      <w:pPr>
        <w:pStyle w:val="Paragrafo"/>
      </w:pPr>
    </w:p>
    <w:p w14:paraId="671A690B" w14:textId="77777777" w:rsidR="00DC49AE" w:rsidRDefault="00DC49AE" w:rsidP="00B5782F">
      <w:pPr>
        <w:pStyle w:val="Paragrafo"/>
      </w:pPr>
    </w:p>
    <w:p w14:paraId="2523DD97" w14:textId="77777777" w:rsidR="00DC49AE" w:rsidRDefault="00DC49AE" w:rsidP="00B5782F">
      <w:pPr>
        <w:pStyle w:val="Paragrafo"/>
      </w:pPr>
    </w:p>
    <w:p w14:paraId="197EA932" w14:textId="2733EA5F" w:rsidR="009E2EE0" w:rsidRDefault="009E2EE0" w:rsidP="000C5E8A">
      <w:pPr>
        <w:pStyle w:val="Legenda"/>
      </w:pPr>
      <w:bookmarkStart w:id="35" w:name="_Ref529479472"/>
      <w:bookmarkStart w:id="36" w:name="_Toc532301790"/>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3</w:t>
      </w:r>
      <w:r w:rsidR="004D4ACD">
        <w:rPr>
          <w:noProof/>
        </w:rPr>
        <w:fldChar w:fldCharType="end"/>
      </w:r>
      <w:bookmarkEnd w:id="35"/>
      <w:r>
        <w:t xml:space="preserve"> - </w:t>
      </w:r>
      <w:r w:rsidRPr="001072FA">
        <w:t xml:space="preserve">Painel do serviço Watson Assistant com </w:t>
      </w:r>
      <w:r>
        <w:t>parte do fluxo de primeira conversa criada</w:t>
      </w:r>
      <w:r w:rsidRPr="001072FA">
        <w:t xml:space="preserve"> para o workspace Lana.</w:t>
      </w:r>
      <w:bookmarkEnd w:id="36"/>
    </w:p>
    <w:p w14:paraId="3A56A7C2" w14:textId="77777777" w:rsidR="00E672ED" w:rsidRPr="00E672ED" w:rsidRDefault="00E672ED" w:rsidP="00E672ED"/>
    <w:p w14:paraId="17723D06" w14:textId="77777777" w:rsidR="009E2EE0" w:rsidRDefault="009E2EE0" w:rsidP="009E2EE0">
      <w:pPr>
        <w:keepNext/>
        <w:spacing w:line="240" w:lineRule="auto"/>
        <w:jc w:val="center"/>
        <w:rPr>
          <w:rFonts w:cs="Arial"/>
        </w:rPr>
      </w:pPr>
      <w:r w:rsidRPr="00FE2E12">
        <w:rPr>
          <w:rFonts w:cs="Arial"/>
          <w:noProof/>
          <w:lang w:eastAsia="pt-BR"/>
        </w:rPr>
        <w:drawing>
          <wp:inline distT="0" distB="0" distL="0" distR="0" wp14:anchorId="406F612D" wp14:editId="232202F7">
            <wp:extent cx="5301121" cy="2520000"/>
            <wp:effectExtent l="0" t="0" r="762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52" t="5302" r="3752" b="12115"/>
                    <a:stretch/>
                  </pic:blipFill>
                  <pic:spPr bwMode="auto">
                    <a:xfrm>
                      <a:off x="0" y="0"/>
                      <a:ext cx="5315754" cy="2526956"/>
                    </a:xfrm>
                    <a:prstGeom prst="rect">
                      <a:avLst/>
                    </a:prstGeom>
                    <a:ln>
                      <a:noFill/>
                    </a:ln>
                    <a:extLst>
                      <a:ext uri="{53640926-AAD7-44D8-BBD7-CCE9431645EC}">
                        <a14:shadowObscured xmlns:a14="http://schemas.microsoft.com/office/drawing/2010/main"/>
                      </a:ext>
                    </a:extLst>
                  </pic:spPr>
                </pic:pic>
              </a:graphicData>
            </a:graphic>
          </wp:inline>
        </w:drawing>
      </w:r>
    </w:p>
    <w:p w14:paraId="149BBFD0" w14:textId="77777777" w:rsidR="009E2EE0" w:rsidRDefault="009E2EE0" w:rsidP="009E2EE0">
      <w:pPr>
        <w:keepNext/>
        <w:spacing w:line="240" w:lineRule="auto"/>
        <w:jc w:val="center"/>
        <w:rPr>
          <w:rFonts w:cs="Arial"/>
        </w:rPr>
      </w:pPr>
    </w:p>
    <w:p w14:paraId="27BAB2F0" w14:textId="796504C7" w:rsidR="009E2EE0" w:rsidRPr="009E2EE0" w:rsidRDefault="009E2EE0" w:rsidP="009E2EE0">
      <w:pPr>
        <w:keepNext/>
        <w:spacing w:line="240" w:lineRule="auto"/>
        <w:jc w:val="center"/>
        <w:rPr>
          <w:rFonts w:cs="Arial"/>
          <w:sz w:val="20"/>
          <w:szCs w:val="20"/>
        </w:rPr>
      </w:pPr>
      <w:r>
        <w:rPr>
          <w:rFonts w:cs="Arial"/>
          <w:sz w:val="20"/>
          <w:szCs w:val="20"/>
        </w:rPr>
        <w:t>Fonte: elaborado pelo autor.</w:t>
      </w:r>
    </w:p>
    <w:p w14:paraId="04EE8BFF" w14:textId="7429664F" w:rsidR="00D50B2B" w:rsidRDefault="00D50B2B" w:rsidP="00B5782F">
      <w:pPr>
        <w:pStyle w:val="Paragrafo"/>
      </w:pPr>
    </w:p>
    <w:p w14:paraId="46C87057" w14:textId="07608775" w:rsidR="000C5E8A" w:rsidRDefault="000C5E8A" w:rsidP="00B5782F">
      <w:pPr>
        <w:pStyle w:val="Paragrafo"/>
      </w:pPr>
      <w:r>
        <w:t xml:space="preserve">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4E7D65F7" w14:textId="1F80161A" w:rsidR="00D50B2B" w:rsidRDefault="00D50B2B" w:rsidP="00B5782F">
      <w:pPr>
        <w:pStyle w:val="Paragrafo"/>
      </w:pPr>
      <w:r>
        <w:t>As criações dos nós responsáveis pela identificação de intenções triviais foram realizadas em seguida</w:t>
      </w:r>
      <w:r w:rsidR="00FA2EFB">
        <w:t>. T</w:t>
      </w:r>
      <w:r>
        <w:t>odos estes nós possuem ações parecidas, onde somente é necessário identificar a intenção do usuário e responder algo que tenha sentido à sua intenção de pergunta</w:t>
      </w:r>
      <w:r w:rsidR="009E0AB3">
        <w:t>. P</w:t>
      </w:r>
      <w:r>
        <w:t>or exemplo, a criação do nó de saudação somente necessita responder uma outra saudação ao usuário, assim como um nó que identifica a intenção de despedida precisa somente responder mensagem que contenha uma despedida.</w:t>
      </w:r>
    </w:p>
    <w:p w14:paraId="0FBD78CD" w14:textId="04A1A1BE" w:rsidR="000403CD" w:rsidRDefault="000403CD" w:rsidP="000403CD">
      <w:pPr>
        <w:pStyle w:val="Paragrafo"/>
      </w:pPr>
      <w:r>
        <w:t xml:space="preserve">Entretanto, </w:t>
      </w:r>
      <w:r>
        <w:t>foi enfrentado um problema a</w:t>
      </w:r>
      <w:r>
        <w:t xml:space="preserve">o identificar a intenção de um usuário realizar algum serviço do BotSagres, </w:t>
      </w:r>
      <w:r w:rsidR="00DD220E">
        <w:t>pois</w:t>
      </w:r>
      <w:r w:rsidR="00FF10BB">
        <w:t>,</w:t>
      </w:r>
      <w:r w:rsidR="00DD220E">
        <w:t xml:space="preserve"> </w:t>
      </w:r>
      <w:r>
        <w:t xml:space="preserve">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441773E3" w14:textId="77777777" w:rsidR="000403CD" w:rsidRDefault="000403CD" w:rsidP="00B5782F">
      <w:pPr>
        <w:pStyle w:val="Paragrafo"/>
      </w:pPr>
    </w:p>
    <w:p w14:paraId="4D20C8A6" w14:textId="52108385" w:rsidR="00D50B2B" w:rsidRDefault="00D50B2B" w:rsidP="00B5782F">
      <w:pPr>
        <w:pStyle w:val="Paragrafo"/>
      </w:pPr>
      <w:r>
        <w:lastRenderedPageBreak/>
        <w:t>Ao finalizar a criação dos fluxos básicos de conversa, foram implementados os nós responsáveis por gerar respostas quando identificada a necessidade de execução de um serviço, e para cada serviço disponível foi criado um novo nó.</w:t>
      </w:r>
    </w:p>
    <w:p w14:paraId="0E9C5687" w14:textId="0FDCA071" w:rsidR="00D50B2B" w:rsidRPr="00FE2E12" w:rsidRDefault="00D50B2B" w:rsidP="00B5782F">
      <w:pPr>
        <w:pStyle w:val="Paragrafo"/>
      </w:pPr>
      <w:r>
        <w:t xml:space="preserve">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1EB02986" w14:textId="77777777" w:rsidR="00D50B2B" w:rsidRPr="00FE2E12" w:rsidRDefault="00D50B2B" w:rsidP="00B5782F">
      <w:pPr>
        <w:pStyle w:val="Paragrafo"/>
        <w:numPr>
          <w:ilvl w:val="0"/>
          <w:numId w:val="15"/>
        </w:numPr>
      </w:pPr>
      <w:r w:rsidRPr="00FE2E12">
        <w:t>nome do serviço;</w:t>
      </w:r>
    </w:p>
    <w:p w14:paraId="6735C129" w14:textId="77777777" w:rsidR="00D50B2B" w:rsidRPr="00FE2E12" w:rsidRDefault="00D50B2B" w:rsidP="00B5782F">
      <w:pPr>
        <w:pStyle w:val="Paragrafo"/>
        <w:numPr>
          <w:ilvl w:val="0"/>
          <w:numId w:val="15"/>
        </w:numPr>
      </w:pPr>
      <w:r w:rsidRPr="00FE2E12">
        <w:rPr>
          <w:i/>
        </w:rPr>
        <w:t>entities</w:t>
      </w:r>
      <w:r w:rsidRPr="00FE2E12">
        <w:t xml:space="preserve"> necessárias para a realização do serviço;</w:t>
      </w:r>
    </w:p>
    <w:p w14:paraId="190C38DF" w14:textId="1E03BCFC" w:rsidR="00D50B2B" w:rsidRDefault="00D50B2B" w:rsidP="00CB7D55">
      <w:pPr>
        <w:pStyle w:val="Paragrafo"/>
        <w:numPr>
          <w:ilvl w:val="0"/>
          <w:numId w:val="15"/>
        </w:numPr>
        <w:spacing w:after="240"/>
      </w:pPr>
      <w:r w:rsidRPr="00FE2E12">
        <w:t>nome do Indexador de Bot responsável pela execução do serviço.</w:t>
      </w:r>
    </w:p>
    <w:p w14:paraId="56965F44" w14:textId="1075D04A" w:rsidR="00A32F47" w:rsidRDefault="004B6BC5" w:rsidP="00B5782F">
      <w:pPr>
        <w:pStyle w:val="Paragrafo"/>
      </w:pPr>
      <w:r>
        <w:t>A</w:t>
      </w:r>
      <w:r w:rsidR="00D0669A">
        <w:t xml:space="preserve">pós </w:t>
      </w:r>
      <w:r w:rsidR="00856421">
        <w:t>realizar</w:t>
      </w:r>
      <w:r w:rsidR="00D0669A">
        <w:t xml:space="preserve"> toda a configuração do </w:t>
      </w:r>
      <w:r w:rsidR="00D0669A">
        <w:rPr>
          <w:i/>
          <w:iCs/>
        </w:rPr>
        <w:t>workspace,</w:t>
      </w:r>
      <w:r w:rsidR="00D0669A">
        <w:t xml:space="preserve"> é possível utilizar o serviço Watson Assistant. </w:t>
      </w:r>
      <w:r w:rsidR="00C63A74">
        <w:t>Ao requisitar o serviço</w:t>
      </w:r>
      <w:r w:rsidR="00D0669A">
        <w:t xml:space="preserve"> enviando uma mensagem de texto, o Watson vai avaliar a entrada buscando contextos utilizando os </w:t>
      </w:r>
      <w:r w:rsidR="00D0669A">
        <w:rPr>
          <w:i/>
          <w:iCs/>
        </w:rPr>
        <w:t>Dialogs</w:t>
      </w:r>
      <w:r w:rsidR="00D0669A">
        <w:t xml:space="preserve"> e retornar quais são as </w:t>
      </w:r>
      <w:r w:rsidR="00D0669A">
        <w:rPr>
          <w:i/>
          <w:iCs/>
        </w:rPr>
        <w:t xml:space="preserve">Intents </w:t>
      </w:r>
      <w:r w:rsidR="00D0669A">
        <w:t xml:space="preserve">e </w:t>
      </w:r>
      <w:r w:rsidR="00D0669A">
        <w:rPr>
          <w:i/>
          <w:iCs/>
        </w:rPr>
        <w:t xml:space="preserve">Entities </w:t>
      </w:r>
      <w:r w:rsidR="00D0669A">
        <w:t>identificadas</w:t>
      </w:r>
      <w:r w:rsidR="00D0669A">
        <w:rPr>
          <w:b/>
          <w:bCs/>
          <w:i/>
          <w:iCs/>
        </w:rPr>
        <w:t xml:space="preserve"> </w:t>
      </w:r>
      <w:r w:rsidR="00C93B4E">
        <w:t xml:space="preserve">na mensagem, </w:t>
      </w:r>
      <w:r w:rsidR="00D0669A">
        <w:t>a sua taxa de confiabilidade para cada</w:t>
      </w:r>
      <w:r w:rsidR="00C93B4E">
        <w:t xml:space="preserve"> e um objeto chamado “context” que serve para auxiliar</w:t>
      </w:r>
      <w:r w:rsidR="006946BD">
        <w:t xml:space="preserve"> o Watson Assistant a manter o contexto das conversações</w:t>
      </w:r>
      <w:r w:rsidR="00D0669A">
        <w:t>.</w:t>
      </w:r>
    </w:p>
    <w:p w14:paraId="3AE4689D" w14:textId="77777777" w:rsidR="001703A0" w:rsidRDefault="001703A0" w:rsidP="00B5782F">
      <w:pPr>
        <w:pStyle w:val="Paragrafo"/>
      </w:pPr>
    </w:p>
    <w:p w14:paraId="5A7EB9F1" w14:textId="2E016884" w:rsidR="00DE0B62" w:rsidRDefault="00DE0B62" w:rsidP="00DE0B62">
      <w:pPr>
        <w:pStyle w:val="Ttulo2"/>
      </w:pPr>
      <w:bookmarkStart w:id="37" w:name="_Toc532301778"/>
      <w:r>
        <w:t>Banco de Dados</w:t>
      </w:r>
      <w:bookmarkEnd w:id="37"/>
    </w:p>
    <w:p w14:paraId="4AB037EE" w14:textId="77777777" w:rsidR="00DE0B62" w:rsidRDefault="00DE0B62" w:rsidP="00B5782F">
      <w:pPr>
        <w:pStyle w:val="Paragrafo"/>
      </w:pPr>
    </w:p>
    <w:p w14:paraId="58838E23" w14:textId="5515626B" w:rsidR="0097286A" w:rsidRDefault="0097286A" w:rsidP="00B5782F">
      <w:pPr>
        <w:pStyle w:val="Paragrafo"/>
      </w:pPr>
      <w:r>
        <w:t xml:space="preserve">Visto que </w:t>
      </w:r>
      <w:r w:rsidR="00A93CFA">
        <w:t>o</w:t>
      </w:r>
      <w:r>
        <w:t xml:space="preserve"> SAP </w:t>
      </w:r>
      <w:r w:rsidR="00A93CFA">
        <w:t xml:space="preserve">precisaria </w:t>
      </w:r>
      <w:r w:rsidR="00155EB6">
        <w:t>guardar</w:t>
      </w:r>
      <w:r w:rsidR="00A93CFA">
        <w:t xml:space="preserve"> alguns</w:t>
      </w:r>
      <w:r>
        <w:t xml:space="preserve"> dados pessoais de seus usuários</w:t>
      </w:r>
      <w:r w:rsidR="00A93CFA">
        <w:t xml:space="preserve">, como credenciais do portal acadêmico sagres, </w:t>
      </w:r>
      <w:r>
        <w:t xml:space="preserve">foi criado o módulo de banco que tem como objetivo armazenar informações referentes aos usuários do SAP e armazenar os </w:t>
      </w:r>
      <w:r w:rsidR="00FC74F5">
        <w:t>objetos “context”</w:t>
      </w:r>
      <w:r>
        <w:t xml:space="preserve"> das </w:t>
      </w:r>
      <w:r w:rsidR="00FC74F5">
        <w:t>conversações</w:t>
      </w:r>
      <w:r>
        <w:t xml:space="preserve">, </w:t>
      </w:r>
      <w:r w:rsidR="00FC74F5">
        <w:t>visando</w:t>
      </w:r>
      <w:r>
        <w:t xml:space="preserve"> </w:t>
      </w:r>
      <w:r w:rsidR="00FC74F5">
        <w:t>auxiliar</w:t>
      </w:r>
      <w:r>
        <w:t xml:space="preserve"> o módulo de entendimento de linguagem natural a </w:t>
      </w:r>
      <w:r w:rsidR="00170EC0">
        <w:t>manter</w:t>
      </w:r>
      <w:r>
        <w:t xml:space="preserve"> o fluxo das conversações</w:t>
      </w:r>
      <w:r w:rsidR="00170EC0">
        <w:t xml:space="preserve"> de diferentes usuários</w:t>
      </w:r>
      <w:r>
        <w:t>.</w:t>
      </w:r>
    </w:p>
    <w:p w14:paraId="01A0B27D" w14:textId="39C1CF3F" w:rsidR="0097286A" w:rsidRDefault="0097286A" w:rsidP="00B5782F">
      <w:pPr>
        <w:pStyle w:val="Paragrafo"/>
      </w:pPr>
      <w:r>
        <w:t>Para a implementação deste módulo foi utilizado a plataforma Back4App, pois esta proporciona facilidade e conforto para criar e gerenciar bancos de dados em nuvem.</w:t>
      </w:r>
    </w:p>
    <w:p w14:paraId="0CEC18E4" w14:textId="77777777" w:rsidR="0097286A" w:rsidRPr="00A32F47" w:rsidRDefault="0097286A" w:rsidP="00B5782F">
      <w:pPr>
        <w:pStyle w:val="Paragrafo"/>
      </w:pPr>
    </w:p>
    <w:p w14:paraId="6FEF7B10" w14:textId="2414A47B" w:rsidR="00743469" w:rsidRDefault="00743469" w:rsidP="008478D9">
      <w:pPr>
        <w:pStyle w:val="Ttulo3"/>
      </w:pPr>
      <w:bookmarkStart w:id="38" w:name="_Toc532301779"/>
      <w:r>
        <w:t>Back4App</w:t>
      </w:r>
      <w:bookmarkEnd w:id="38"/>
    </w:p>
    <w:p w14:paraId="68C071F6" w14:textId="77777777" w:rsidR="00D06EAE" w:rsidRDefault="00D06EAE" w:rsidP="00B5782F">
      <w:pPr>
        <w:pStyle w:val="Paragrafo"/>
      </w:pPr>
    </w:p>
    <w:p w14:paraId="5945EC48" w14:textId="77777777" w:rsidR="00D06EAE" w:rsidRDefault="00D06EAE" w:rsidP="00B5782F">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w:t>
      </w:r>
      <w:r>
        <w:lastRenderedPageBreak/>
        <w:t>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6BA8503D" w14:textId="1F4154C2" w:rsidR="00D06EAE" w:rsidRPr="00CD56DB" w:rsidRDefault="00D06EAE" w:rsidP="00B5782F">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w:t>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331B32F1" w14:textId="77777777" w:rsidR="00D06EAE" w:rsidRDefault="00D06EAE" w:rsidP="00B5782F">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57E07EA" w14:textId="77777777" w:rsidR="00D06EAE" w:rsidRDefault="00D06EAE" w:rsidP="00B5782F">
      <w:pPr>
        <w:pStyle w:val="Paragrafo"/>
      </w:pPr>
      <w:r>
        <w:t>A integração com a plataforma pode ser realizada a partir das bibliotecas do Parse disponibilizadas para diversas linguagens de programação como JavaScript, PHP, C# e C, ou por meio de requisições HTTP/HTTPS através da REST API oferecida pelo serviço.</w:t>
      </w:r>
    </w:p>
    <w:p w14:paraId="39E0DC55" w14:textId="71CD7264" w:rsidR="00D06EAE" w:rsidRDefault="00D06EAE" w:rsidP="00B5782F">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55ED2DEC" w14:textId="77777777" w:rsidR="009A20E5" w:rsidRDefault="009A20E5" w:rsidP="00B5782F">
      <w:pPr>
        <w:pStyle w:val="Paragrafo"/>
      </w:pPr>
      <w:r>
        <w:lastRenderedPageBreak/>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7078D0E" w14:textId="77777777" w:rsidR="009A20E5" w:rsidRDefault="009A20E5" w:rsidP="00B5782F">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47BB0F27" w14:textId="0D8D0E67" w:rsidR="009A20E5" w:rsidRDefault="009A20E5" w:rsidP="00B5782F">
      <w:pPr>
        <w:pStyle w:val="Paragrafo"/>
      </w:pPr>
      <w:r>
        <w:t xml:space="preserve">Após ajustar as configurações do Back4App pelo painel de controle, deu-se início à implementação das </w:t>
      </w:r>
      <w:r>
        <w:rPr>
          <w:i/>
          <w:iCs/>
        </w:rPr>
        <w:t>Cloud Functions</w:t>
      </w:r>
      <w:r w:rsidR="000B35EC">
        <w:rPr>
          <w:i/>
          <w:iCs/>
        </w:rPr>
        <w:t>,</w:t>
      </w:r>
      <w:r w:rsidR="000B35EC">
        <w:rPr>
          <w:iCs/>
        </w:rPr>
        <w:t xml:space="preserve"> utilizando a linguagem de programação JavaScript,</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6E41266E" w14:textId="77777777" w:rsidR="009A20E5" w:rsidRDefault="009A20E5" w:rsidP="00B5782F">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w:t>
      </w:r>
      <w:r>
        <w:lastRenderedPageBreak/>
        <w:t xml:space="preserve">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546C2CF1" w14:textId="77777777" w:rsidR="009A20E5" w:rsidRDefault="009A20E5" w:rsidP="00B5782F">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5504F171" w14:textId="77777777" w:rsidR="009A20E5" w:rsidRDefault="009A20E5" w:rsidP="00B5782F">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02718D49" w14:textId="12C457F7" w:rsidR="00D06EAE" w:rsidRDefault="009A20E5" w:rsidP="00B5782F">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w:t>
      </w:r>
    </w:p>
    <w:p w14:paraId="03BC6B1C" w14:textId="77777777" w:rsidR="00C85055" w:rsidRDefault="00C85055" w:rsidP="00B5782F">
      <w:pPr>
        <w:pStyle w:val="Paragrafo"/>
      </w:pPr>
    </w:p>
    <w:p w14:paraId="3B5C0A67" w14:textId="70F599D3" w:rsidR="00667898" w:rsidRPr="00FE2E12" w:rsidRDefault="00667898" w:rsidP="000A27AC">
      <w:pPr>
        <w:pStyle w:val="Ttulo2"/>
      </w:pPr>
      <w:bookmarkStart w:id="39" w:name="_Toc532301780"/>
      <w:r w:rsidRPr="00FE2E12">
        <w:t>Assistente Pessoal</w:t>
      </w:r>
      <w:bookmarkEnd w:id="39"/>
    </w:p>
    <w:p w14:paraId="5507E6AF" w14:textId="77777777" w:rsidR="00667898" w:rsidRDefault="00667898" w:rsidP="00B5782F">
      <w:pPr>
        <w:pStyle w:val="Paragrafo"/>
      </w:pPr>
    </w:p>
    <w:p w14:paraId="2B29BC8A" w14:textId="69A17628" w:rsidR="00667898" w:rsidRDefault="008C2263" w:rsidP="00B5782F">
      <w:pPr>
        <w:pStyle w:val="Paragrafo"/>
      </w:pPr>
      <w:r>
        <w:t xml:space="preserve">A fim de estabelecer uma lógica de operação entre todos os módulos, foi criado o módulo de assistente pessoal, </w:t>
      </w:r>
      <w:r w:rsidR="003A3709">
        <w:t>isto é,</w:t>
      </w:r>
      <w:r>
        <w:t xml:space="preserve"> </w:t>
      </w:r>
      <w:r w:rsidR="00D67BFF">
        <w:t>a implementação da</w:t>
      </w:r>
      <w:r w:rsidR="00230102">
        <w:t xml:space="preserve"> assistente pessoal,</w:t>
      </w:r>
      <w:r w:rsidR="00693B7E">
        <w:t xml:space="preserve"> nomeada</w:t>
      </w:r>
      <w:r w:rsidR="00230102">
        <w:t xml:space="preserve"> como Lana</w:t>
      </w:r>
      <w:r w:rsidR="00B25711">
        <w:t>.</w:t>
      </w:r>
      <w:r w:rsidR="00667898">
        <w:t xml:space="preserve"> </w:t>
      </w:r>
      <w:r w:rsidR="00131694">
        <w:t>Este</w:t>
      </w:r>
      <w:r w:rsidR="00667898">
        <w:t xml:space="preserve"> </w:t>
      </w:r>
      <w:r w:rsidR="006E3AEE">
        <w:t xml:space="preserve">módulo </w:t>
      </w:r>
      <w:r w:rsidR="00667898">
        <w:t xml:space="preserve">é responsável por estabelecer comunicação com os outros módulos e realizar toda a lógica de </w:t>
      </w:r>
      <w:r w:rsidR="00B05415">
        <w:t>operação para o funcionamento da</w:t>
      </w:r>
      <w:r w:rsidR="00667898">
        <w:t xml:space="preserve"> AP. </w:t>
      </w:r>
      <w:r w:rsidR="00F52F77">
        <w:t>Além disso, su</w:t>
      </w:r>
      <w:r w:rsidR="00667898">
        <w:t>as ações</w:t>
      </w:r>
      <w:r w:rsidR="00F52F77">
        <w:t xml:space="preserve"> são</w:t>
      </w:r>
      <w:r w:rsidR="00667898">
        <w:t xml:space="preserve">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7B32C25C" w14:textId="77777777" w:rsidR="00667898" w:rsidRDefault="00667898" w:rsidP="00B5782F">
      <w:pPr>
        <w:pStyle w:val="Paragrafo"/>
      </w:pPr>
      <w:r>
        <w:t xml:space="preserve">Primeiramente, foi necessário desenvolver métodos para criar um meio de comunicação entre todos os módulos do sistema. Foram criadas classes que serviram como fachada para acessar funções especificas dos módulos de banco de dados e </w:t>
      </w:r>
      <w:r>
        <w:lastRenderedPageBreak/>
        <w:t>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65574785" w14:textId="5AF10D7C" w:rsidR="00667898" w:rsidRDefault="00667898" w:rsidP="00B5782F">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o Bothub, pedindo a execução de um serviço, passando a ele as informações necessária</w:t>
      </w:r>
      <w:r w:rsidR="00200645">
        <w:t xml:space="preserve">s para o funcionamento deste. </w:t>
      </w:r>
      <w:r>
        <w:t>Por fim, ao receber a resposta do Bothub, a Lana encaminha a resposta do serviço realizado, através do ponto de acesso direto do agente de interface, ao responsável pela comunicação com o usuário requisitante.</w:t>
      </w:r>
    </w:p>
    <w:p w14:paraId="605F9C25" w14:textId="1BC05BC2" w:rsidR="00667898" w:rsidRDefault="00667898" w:rsidP="00B5782F">
      <w:pPr>
        <w:pStyle w:val="Paragrafo"/>
      </w:pPr>
      <w:r>
        <w:t>As requisições realizadas a um Bothub devem seguir ao padrão estabelecido pela IDL</w:t>
      </w:r>
      <w:r w:rsidR="00CF3EAB">
        <w:t xml:space="preserve">. </w:t>
      </w:r>
      <w:r w:rsidR="009D6498">
        <w:t>A requisição</w:t>
      </w:r>
      <w:r>
        <w:t xml:space="preserve"> deve conter sempre o nome do serviço a ser executado e caso haja alguma informação adicional esta deve ser passada juntamente a requisição. </w:t>
      </w:r>
    </w:p>
    <w:p w14:paraId="423AF9B0" w14:textId="3E7AF625" w:rsidR="00667898" w:rsidRDefault="00401237" w:rsidP="00B5782F">
      <w:pPr>
        <w:pStyle w:val="Paragrafo"/>
      </w:pPr>
      <w:r>
        <w:t>A</w:t>
      </w:r>
      <w:r w:rsidR="00667898">
        <w:t xml:space="preserve">o finalizar a implementação do módulo de assistente pessoal, foi criada uma API para que os agentes do módulo de interface </w:t>
      </w:r>
      <w:r w:rsidR="00894215">
        <w:t>pudessem</w:t>
      </w:r>
      <w:r w:rsidR="00667898">
        <w:t xml:space="preserve"> realizar requisições a Lana. </w:t>
      </w:r>
    </w:p>
    <w:p w14:paraId="1E8FF8D2" w14:textId="77777777" w:rsidR="00AE736B" w:rsidRDefault="00AE736B" w:rsidP="00B5782F">
      <w:pPr>
        <w:pStyle w:val="Paragrafo"/>
      </w:pPr>
    </w:p>
    <w:p w14:paraId="3CE48173" w14:textId="65B2FA6B" w:rsidR="008A0DAC" w:rsidRDefault="008A0DAC" w:rsidP="008A0DAC">
      <w:pPr>
        <w:pStyle w:val="Ttulo2"/>
      </w:pPr>
      <w:bookmarkStart w:id="40" w:name="_Toc532301781"/>
      <w:r>
        <w:t>Implantação</w:t>
      </w:r>
      <w:bookmarkEnd w:id="40"/>
    </w:p>
    <w:p w14:paraId="2546FC82" w14:textId="77777777" w:rsidR="008A0DAC" w:rsidRDefault="008A0DAC" w:rsidP="00B5782F">
      <w:pPr>
        <w:pStyle w:val="Paragrafo"/>
      </w:pPr>
    </w:p>
    <w:p w14:paraId="690B2A5F" w14:textId="41AE5A5B" w:rsidR="00744496" w:rsidRDefault="009F5695" w:rsidP="00B5782F">
      <w:pPr>
        <w:pStyle w:val="Paragrafo"/>
      </w:pPr>
      <w:r>
        <w:t xml:space="preserve">Com todos os módulos devidamente implementados, </w:t>
      </w:r>
      <w:r w:rsidR="00273821">
        <w:t>fez-se necessário coloca-los na internet para que eles estejam sempre disponíveis para requisições</w:t>
      </w:r>
      <w:r w:rsidR="004A4287">
        <w:t xml:space="preserve"> e assim</w:t>
      </w:r>
      <w:r w:rsidR="00A014C4">
        <w:t>,</w:t>
      </w:r>
      <w:r w:rsidR="004A4287">
        <w:t xml:space="preserve"> possam estabelecer uma comunicação</w:t>
      </w:r>
      <w:r w:rsidR="00273821">
        <w:t xml:space="preserve">. </w:t>
      </w:r>
      <w:r w:rsidR="00744496">
        <w:t>Desta maneira, os módulos foram implantados em Heroku Dynos e DigitalOcean Droplet.</w:t>
      </w:r>
    </w:p>
    <w:p w14:paraId="6694438D" w14:textId="77777777" w:rsidR="009F5695" w:rsidRDefault="009F5695" w:rsidP="00B5782F">
      <w:pPr>
        <w:pStyle w:val="Paragrafo"/>
      </w:pPr>
    </w:p>
    <w:p w14:paraId="6CC957A5" w14:textId="295BAEE5" w:rsidR="005E3B82" w:rsidRDefault="005E3B82" w:rsidP="005E3B82">
      <w:pPr>
        <w:pStyle w:val="Ttulo3"/>
      </w:pPr>
      <w:bookmarkStart w:id="41" w:name="_Toc532301782"/>
      <w:r>
        <w:t>Heroku Dyno</w:t>
      </w:r>
      <w:bookmarkEnd w:id="41"/>
    </w:p>
    <w:p w14:paraId="03345200" w14:textId="77777777" w:rsidR="005E3B82" w:rsidRDefault="005E3B82" w:rsidP="00B5782F">
      <w:pPr>
        <w:pStyle w:val="Paragrafo"/>
      </w:pPr>
    </w:p>
    <w:p w14:paraId="093A83A0" w14:textId="77777777" w:rsidR="005E3B82" w:rsidRDefault="005E3B82" w:rsidP="00B5782F">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w:t>
      </w:r>
      <w:r>
        <w:rPr>
          <w:rFonts w:cs="Arial"/>
          <w:color w:val="000000"/>
        </w:rPr>
        <w:lastRenderedPageBreak/>
        <w:t xml:space="preserve">com o Dyno não é necessário desenvolver toda a estruturação de um servidor </w:t>
      </w:r>
      <w:r>
        <w:rPr>
          <w:rFonts w:cs="Arial"/>
          <w:i/>
          <w:iCs/>
          <w:color w:val="000000"/>
        </w:rPr>
        <w:t>web</w:t>
      </w:r>
      <w:r>
        <w:rPr>
          <w:rFonts w:cs="Arial"/>
          <w:color w:val="000000"/>
        </w:rPr>
        <w:t>, somente a integração da aplicação nele.</w:t>
      </w:r>
    </w:p>
    <w:p w14:paraId="24D83864" w14:textId="77777777" w:rsidR="005E3B82" w:rsidRDefault="005E3B82" w:rsidP="00B5782F">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15F825B2" w14:textId="77777777" w:rsidR="005E3B82" w:rsidRDefault="005E3B82" w:rsidP="00B5782F">
      <w:pPr>
        <w:pStyle w:val="Paragrafo"/>
      </w:pPr>
      <w:r>
        <w:t>Todas as configurações do VPS podem ser acessadas através do painel de controle oferecido pelo Heroku</w:t>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6BCACBEE" w14:textId="77777777" w:rsidR="005E3B82" w:rsidRDefault="005E3B82" w:rsidP="00B5782F">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5DFE5CBD" w14:textId="3D8CD15B" w:rsidR="005E3B82" w:rsidRPr="002708E4" w:rsidRDefault="005E3B82" w:rsidP="00B5782F">
      <w:pPr>
        <w:pStyle w:val="Paragrafo"/>
      </w:pPr>
      <w:r>
        <w:t xml:space="preserve">A facilidade para subir novos serviços para a </w:t>
      </w:r>
      <w:r>
        <w:rPr>
          <w:i/>
          <w:iCs/>
        </w:rPr>
        <w:t>web</w:t>
      </w:r>
      <w:r w:rsidR="005375C7">
        <w:rPr>
          <w:iCs/>
        </w:rPr>
        <w:t>,</w:t>
      </w:r>
      <w:r>
        <w:t xml:space="preserve"> sem a necessidade de configuração de um servidor para aplicações mais simples</w:t>
      </w:r>
      <w:r w:rsidR="009216E3">
        <w:t>, em con</w:t>
      </w:r>
      <w:r>
        <w:t>junto a gratuidade do Heroku Dyno foram os motivos para a escolha desta ferramenta.</w:t>
      </w:r>
    </w:p>
    <w:p w14:paraId="615666BA" w14:textId="77E5330D" w:rsidR="005E3B82" w:rsidRDefault="0011183D" w:rsidP="00B5782F">
      <w:pPr>
        <w:pStyle w:val="Paragrafo"/>
      </w:pPr>
      <w:r>
        <w:t>Os agentes do módulo de interface, assim como, a Lana e o BotHub UESC foram implantados em um Heroku Dyno, visto que estes não necessitam de uma configuração mais detalhada de um ambiente de produção.</w:t>
      </w:r>
    </w:p>
    <w:p w14:paraId="53DD06B0" w14:textId="77777777" w:rsidR="005E3B82" w:rsidRPr="00D06EAE" w:rsidRDefault="005E3B82" w:rsidP="00B5782F">
      <w:pPr>
        <w:pStyle w:val="Paragrafo"/>
      </w:pPr>
    </w:p>
    <w:p w14:paraId="6583728C" w14:textId="156C743D" w:rsidR="00743469" w:rsidRDefault="00743469" w:rsidP="008478D9">
      <w:pPr>
        <w:pStyle w:val="Ttulo3"/>
      </w:pPr>
      <w:bookmarkStart w:id="42" w:name="_Toc532301783"/>
      <w:r>
        <w:t>DigitalOcean Droplet</w:t>
      </w:r>
      <w:bookmarkEnd w:id="42"/>
    </w:p>
    <w:p w14:paraId="21C455A9" w14:textId="77777777" w:rsidR="00665BF9" w:rsidRDefault="00665BF9" w:rsidP="00B5782F">
      <w:pPr>
        <w:pStyle w:val="Paragrafo"/>
      </w:pPr>
    </w:p>
    <w:p w14:paraId="72C58513" w14:textId="010AAA98" w:rsidR="00D63EBD" w:rsidRPr="00FE2E12" w:rsidRDefault="00D63EBD" w:rsidP="00B5782F">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B5782F">
      <w:pPr>
        <w:pStyle w:val="Paragrafo"/>
      </w:pPr>
      <w:r>
        <w:lastRenderedPageBreak/>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285D62FB" w:rsidR="00D63EBD" w:rsidRDefault="00D63EBD" w:rsidP="00B5782F">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t>onde é possível monitorar o uso de atributos do Droplet, assim como realizar algumas configurações como alteração do tamanho da memória, de CPUs, desligar o VPS ou até mesmo mudar o sistema operacional utilizado.</w:t>
      </w:r>
    </w:p>
    <w:p w14:paraId="2C193771" w14:textId="5E70A70A" w:rsidR="00A646C5" w:rsidRDefault="00A15C66" w:rsidP="00B5782F">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48A6EB8D" w14:textId="316BF002" w:rsidR="00C76F4B" w:rsidRDefault="00C76F4B" w:rsidP="00B5782F">
      <w:pPr>
        <w:pStyle w:val="Paragrafo"/>
      </w:pPr>
      <w:r>
        <w:t xml:space="preserve">Para o funcionamento do Selenium, como já explicado no tópico </w:t>
      </w:r>
      <w:r>
        <w:fldChar w:fldCharType="begin"/>
      </w:r>
      <w:r>
        <w:instrText xml:space="preserve"> REF _Ref531897074 \r \h </w:instrText>
      </w:r>
      <w:r>
        <w:fldChar w:fldCharType="separate"/>
      </w:r>
      <w:r w:rsidR="008A0E2E">
        <w:t>3.2.1</w:t>
      </w:r>
      <w:r>
        <w:fldChar w:fldCharType="end"/>
      </w:r>
      <w:r w:rsidRPr="00FE2E12">
        <w:t xml:space="preserve">, </w:t>
      </w:r>
      <w:r>
        <w:t xml:space="preserve">é necessário instalar um </w:t>
      </w:r>
      <w:r>
        <w:rPr>
          <w:i/>
          <w:iCs/>
        </w:rPr>
        <w:t>driver</w:t>
      </w:r>
      <w:r>
        <w:t xml:space="preserve"> do navegador </w:t>
      </w:r>
      <w:r>
        <w:rPr>
          <w:i/>
          <w:iCs/>
        </w:rPr>
        <w:t>web</w:t>
      </w:r>
      <w:r>
        <w:t xml:space="preserve"> a ser utilizado. Este processo realiza algumas ações que necessitam de maior controle do ambiente que esta sen</w:t>
      </w:r>
      <w:r w:rsidR="00F7197B">
        <w:t>do configurado, por este motivo o BotUESC e BotSagres</w:t>
      </w:r>
      <w:r>
        <w:t xml:space="preserve"> foram implantados em um DigitalOcean Droplet.</w:t>
      </w:r>
    </w:p>
    <w:p w14:paraId="33AF5B98" w14:textId="77777777" w:rsidR="00273A5B" w:rsidRDefault="00273A5B" w:rsidP="00273A5B">
      <w:pPr>
        <w:pStyle w:val="Paragrafo"/>
      </w:pPr>
      <w:r>
        <w:t xml:space="preserve">Ao finalizar a implantação de todos os módulos, a Lana já estava em funcionamento com todos os seus serviços disponíveis para acesso ao público a partir do </w:t>
      </w:r>
      <w:r>
        <w:rPr>
          <w:i/>
          <w:iCs/>
        </w:rPr>
        <w:t>bot</w:t>
      </w:r>
      <w:r>
        <w:t xml:space="preserve"> do aplicativo de mensagens Telegram. A topologia de comunicação entre os módulos é representada na </w:t>
      </w:r>
      <w:r>
        <w:fldChar w:fldCharType="begin"/>
      </w:r>
      <w:r>
        <w:instrText xml:space="preserve"> REF _Ref529479386 \h </w:instrText>
      </w:r>
      <w:r>
        <w:fldChar w:fldCharType="separate"/>
      </w:r>
      <w:r w:rsidRPr="00CD50F4">
        <w:t xml:space="preserve">Figura </w:t>
      </w:r>
      <w:r>
        <w:rPr>
          <w:noProof/>
        </w:rPr>
        <w:t>4</w:t>
      </w:r>
      <w:r>
        <w:fldChar w:fldCharType="end"/>
      </w:r>
      <w:r w:rsidRPr="00FE2E12">
        <w:t xml:space="preserve">, </w:t>
      </w:r>
      <w:r>
        <w:t xml:space="preserve">nela podemos observar que todas as comunicações entre os módulos são realizadas através da internet utilizando o protocolo HTTPS. </w:t>
      </w:r>
    </w:p>
    <w:p w14:paraId="7B28E215" w14:textId="3297836F" w:rsidR="00B50972" w:rsidRPr="00FE2E12" w:rsidRDefault="00273A5B" w:rsidP="00B5782F">
      <w:pPr>
        <w:pStyle w:val="Paragrafo"/>
      </w:pPr>
      <w:r>
        <w:t xml:space="preserve">A </w:t>
      </w:r>
      <w:r>
        <w:fldChar w:fldCharType="begin"/>
      </w:r>
      <w:r>
        <w:instrText xml:space="preserve"> REF _Ref529479386 \h </w:instrText>
      </w:r>
      <w:r>
        <w:fldChar w:fldCharType="separate"/>
      </w:r>
      <w:r w:rsidRPr="00CD50F4">
        <w:t xml:space="preserve">Figura </w:t>
      </w:r>
      <w:r>
        <w:rPr>
          <w:noProof/>
        </w:rPr>
        <w:t>4</w:t>
      </w:r>
      <w:r>
        <w:fldChar w:fldCharType="end"/>
      </w:r>
      <w:r>
        <w:t xml:space="preserve"> deixa claro que o módulo de interface realiza requisições ao módulo de assistente pessoal, assim como o módulo de assistente pessoal realiza requisições ao de interface, entretanto, somente o assistente realiza requisições aos outros módulos, exceto aos </w:t>
      </w:r>
      <w:r>
        <w:rPr>
          <w:i/>
          <w:iCs/>
        </w:rPr>
        <w:t>bots scrapers</w:t>
      </w:r>
      <w:r>
        <w:t xml:space="preserve"> onde as requisições a eles são realizadas pelo indexador, e estes outros módulos não realizam requisições ao assistente, somente enviam respostas.</w:t>
      </w:r>
    </w:p>
    <w:p w14:paraId="0C11653D" w14:textId="77C13599" w:rsidR="00F22307" w:rsidRPr="00F22307" w:rsidRDefault="00CA48EF" w:rsidP="0087301C">
      <w:pPr>
        <w:pStyle w:val="Legenda"/>
      </w:pPr>
      <w:bookmarkStart w:id="43" w:name="_Ref529479386"/>
      <w:bookmarkStart w:id="44" w:name="_Toc532301791"/>
      <w:r w:rsidRPr="00CD50F4">
        <w:lastRenderedPageBreak/>
        <w:t xml:space="preserve">Figura </w:t>
      </w:r>
      <w:r w:rsidR="004D4ACD">
        <w:rPr>
          <w:iCs w:val="0"/>
          <w:noProof/>
        </w:rPr>
        <w:fldChar w:fldCharType="begin"/>
      </w:r>
      <w:r w:rsidR="004D4ACD">
        <w:rPr>
          <w:noProof/>
        </w:rPr>
        <w:instrText xml:space="preserve"> SEQ Figura \* ARABIC </w:instrText>
      </w:r>
      <w:r w:rsidR="004D4ACD">
        <w:rPr>
          <w:iCs w:val="0"/>
          <w:noProof/>
        </w:rPr>
        <w:fldChar w:fldCharType="separate"/>
      </w:r>
      <w:r w:rsidR="008A0E2E">
        <w:rPr>
          <w:noProof/>
        </w:rPr>
        <w:t>4</w:t>
      </w:r>
      <w:r w:rsidR="004D4ACD">
        <w:rPr>
          <w:iCs w:val="0"/>
          <w:noProof/>
        </w:rPr>
        <w:fldChar w:fldCharType="end"/>
      </w:r>
      <w:bookmarkEnd w:id="43"/>
      <w:r w:rsidRPr="00CD50F4">
        <w:t xml:space="preserve"> - Topologia de comunicação entre módulos.</w:t>
      </w:r>
      <w:bookmarkEnd w:id="44"/>
    </w:p>
    <w:p w14:paraId="318BC29C" w14:textId="77777777" w:rsidR="00CA48EF" w:rsidRPr="00891A80" w:rsidRDefault="00CA48EF" w:rsidP="00CA48EF">
      <w:pPr>
        <w:spacing w:line="240" w:lineRule="auto"/>
      </w:pPr>
    </w:p>
    <w:p w14:paraId="59B59590" w14:textId="77777777" w:rsidR="00CA48EF" w:rsidRDefault="00CA48EF" w:rsidP="00CA48EF">
      <w:pPr>
        <w:keepNext/>
        <w:spacing w:line="240" w:lineRule="auto"/>
        <w:jc w:val="center"/>
        <w:rPr>
          <w:rFonts w:cs="Arial"/>
        </w:rPr>
      </w:pPr>
      <w:r w:rsidRPr="00FE2E12">
        <w:rPr>
          <w:rFonts w:cs="Arial"/>
          <w:noProof/>
          <w:lang w:eastAsia="pt-BR"/>
        </w:rPr>
        <w:drawing>
          <wp:inline distT="0" distB="0" distL="0" distR="0" wp14:anchorId="023455ED" wp14:editId="2CD11940">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2637ACAD" w14:textId="77777777" w:rsidR="00CA48EF" w:rsidRDefault="00CA48EF" w:rsidP="00CA48EF">
      <w:pPr>
        <w:keepNext/>
        <w:spacing w:line="240" w:lineRule="auto"/>
        <w:jc w:val="center"/>
        <w:rPr>
          <w:rFonts w:cs="Arial"/>
          <w:sz w:val="20"/>
          <w:szCs w:val="20"/>
        </w:rPr>
      </w:pPr>
    </w:p>
    <w:p w14:paraId="40E829E3" w14:textId="77777777" w:rsidR="00CA48EF" w:rsidRPr="000C04E4" w:rsidRDefault="00CA48EF" w:rsidP="00CA48EF">
      <w:pPr>
        <w:keepNext/>
        <w:spacing w:line="240" w:lineRule="auto"/>
        <w:jc w:val="center"/>
        <w:rPr>
          <w:rFonts w:cs="Arial"/>
          <w:sz w:val="20"/>
          <w:szCs w:val="20"/>
        </w:rPr>
      </w:pPr>
      <w:r>
        <w:rPr>
          <w:rFonts w:cs="Arial"/>
          <w:sz w:val="20"/>
          <w:szCs w:val="20"/>
        </w:rPr>
        <w:t>Fonte: elaborado pelo autor.</w:t>
      </w:r>
    </w:p>
    <w:p w14:paraId="259BB66B" w14:textId="77777777" w:rsidR="00CA48EF" w:rsidRDefault="00CA48EF" w:rsidP="00CA48EF">
      <w:pPr>
        <w:widowControl w:val="0"/>
        <w:autoSpaceDE w:val="0"/>
        <w:autoSpaceDN w:val="0"/>
        <w:adjustRightInd w:val="0"/>
        <w:ind w:firstLine="709"/>
      </w:pPr>
    </w:p>
    <w:p w14:paraId="488BA476" w14:textId="0A06BA3A" w:rsidR="003F0C2E" w:rsidRPr="006D7E69" w:rsidRDefault="006D7E69" w:rsidP="00B5782F">
      <w:pPr>
        <w:pStyle w:val="Paragrafo"/>
      </w:pPr>
      <w:r>
        <w:br w:type="page"/>
      </w:r>
    </w:p>
    <w:p w14:paraId="2071862D" w14:textId="01548D39" w:rsidR="003D3108" w:rsidRPr="00FE2E12" w:rsidRDefault="003D3108" w:rsidP="00902231">
      <w:pPr>
        <w:pStyle w:val="Ttulo1"/>
      </w:pPr>
      <w:bookmarkStart w:id="45" w:name="_Toc532301784"/>
      <w:r w:rsidRPr="00FE2E12">
        <w:lastRenderedPageBreak/>
        <w:t>RESULTADOS E DISCUSSÕES</w:t>
      </w:r>
      <w:bookmarkEnd w:id="45"/>
    </w:p>
    <w:p w14:paraId="7690B266" w14:textId="77777777" w:rsidR="00C067C4" w:rsidRPr="00FE2E12" w:rsidRDefault="00C067C4" w:rsidP="00B5782F">
      <w:pPr>
        <w:pStyle w:val="Paragrafo"/>
      </w:pPr>
    </w:p>
    <w:p w14:paraId="64D5D76B" w14:textId="4B394959" w:rsidR="003229F6" w:rsidRDefault="003229F6" w:rsidP="00B5782F">
      <w:pPr>
        <w:pStyle w:val="Paragrafo"/>
      </w:pPr>
      <w:bookmarkStart w:id="46" w:name="_Ref529479555"/>
      <w:r>
        <w:t>A</w:t>
      </w:r>
      <w:r w:rsidR="000F4779">
        <w:t xml:space="preserve"> assistente pessoal,</w:t>
      </w:r>
      <w:r>
        <w:t xml:space="preserve"> Lana</w:t>
      </w:r>
      <w:r w:rsidR="000F4779">
        <w:t>,</w:t>
      </w:r>
      <w:r>
        <w:t xml:space="preserve"> pode ser vista em funcionamento no </w:t>
      </w:r>
      <w:r w:rsidR="00F503DF">
        <w:t>Messenger</w:t>
      </w:r>
      <w:r w:rsidR="00AD2AD3">
        <w:t xml:space="preserve"> e no </w:t>
      </w:r>
      <w:r w:rsidR="00F503DF">
        <w:t>Telegram</w:t>
      </w:r>
      <w:r w:rsidR="00AD2AD3">
        <w:t xml:space="preserve"> na</w:t>
      </w:r>
      <w:r>
        <w:t xml:space="preserve"> </w:t>
      </w:r>
      <w:r>
        <w:fldChar w:fldCharType="begin"/>
      </w:r>
      <w:r>
        <w:instrText xml:space="preserve"> REF _Ref531884034 \h </w:instrText>
      </w:r>
      <w:r>
        <w:fldChar w:fldCharType="separate"/>
      </w:r>
      <w:r w:rsidR="008A0E2E">
        <w:t xml:space="preserve">Figura </w:t>
      </w:r>
      <w:r w:rsidR="008A0E2E">
        <w:rPr>
          <w:noProof/>
        </w:rPr>
        <w:t>5</w:t>
      </w:r>
      <w:r>
        <w:fldChar w:fldCharType="end"/>
      </w:r>
      <w:r w:rsidR="00BC68F8">
        <w:t>A</w:t>
      </w:r>
      <w:r w:rsidR="001B4008">
        <w:t>,</w:t>
      </w:r>
      <w:r w:rsidR="00F503DF">
        <w:t xml:space="preserve"> com a assistente pessoal utilizando o Messenger</w:t>
      </w:r>
      <w:r w:rsidR="001B4008">
        <w:t>.</w:t>
      </w:r>
      <w:r w:rsidR="00F503DF">
        <w:t xml:space="preserve"> </w:t>
      </w:r>
      <w:r w:rsidR="001B4008">
        <w:t>P</w:t>
      </w:r>
      <w:r w:rsidR="00F503DF">
        <w:t>ode</w:t>
      </w:r>
      <w:r w:rsidR="00873269">
        <w:t xml:space="preserve"> </w:t>
      </w:r>
      <w:r w:rsidR="00F503DF">
        <w:t>se</w:t>
      </w:r>
      <w:r w:rsidR="00873269">
        <w:t>r</w:t>
      </w:r>
      <w:r w:rsidR="00F503DF">
        <w:t xml:space="preserve"> observar que é perguntado ao usuário se ele já utilizou a Lana anteriormente, o usuário responde que sim e então é requisitado ao usuário as credenciais que haviam sido utilizadas no cadastro com a assistente.</w:t>
      </w:r>
    </w:p>
    <w:p w14:paraId="7AB613E3" w14:textId="77777777" w:rsidR="003229F6" w:rsidRPr="003229F6" w:rsidRDefault="003229F6" w:rsidP="009D5470">
      <w:pPr>
        <w:pStyle w:val="Paragrafo"/>
      </w:pPr>
    </w:p>
    <w:p w14:paraId="4C6298EE" w14:textId="2C5150C3" w:rsidR="003229F6" w:rsidRDefault="003229F6" w:rsidP="00AF70A9">
      <w:pPr>
        <w:pStyle w:val="Legenda"/>
      </w:pPr>
      <w:bookmarkStart w:id="47" w:name="_Ref531884034"/>
      <w:bookmarkStart w:id="48" w:name="_Ref532166658"/>
      <w:bookmarkStart w:id="49" w:name="_Toc532301792"/>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5</w:t>
      </w:r>
      <w:r w:rsidR="004D4ACD">
        <w:rPr>
          <w:noProof/>
        </w:rPr>
        <w:fldChar w:fldCharType="end"/>
      </w:r>
      <w:bookmarkEnd w:id="46"/>
      <w:bookmarkEnd w:id="47"/>
      <w:r>
        <w:t xml:space="preserve"> </w:t>
      </w:r>
      <w:r w:rsidR="009325B0">
        <w:t>–</w:t>
      </w:r>
      <w:r>
        <w:t xml:space="preserve"> </w:t>
      </w:r>
      <w:r w:rsidR="009325B0">
        <w:t>Primeira conversação com a Lana e serviços ofertados</w:t>
      </w:r>
      <w:r>
        <w:t>.</w:t>
      </w:r>
      <w:bookmarkEnd w:id="48"/>
      <w:bookmarkEnd w:id="49"/>
    </w:p>
    <w:p w14:paraId="23B0B27B" w14:textId="77777777" w:rsidR="00983E35" w:rsidRPr="00983E35" w:rsidRDefault="00983E35" w:rsidP="00983E35">
      <w:pPr>
        <w:spacing w:line="240" w:lineRule="auto"/>
      </w:pPr>
    </w:p>
    <w:p w14:paraId="7D91C849" w14:textId="57B3D564" w:rsidR="003229F6" w:rsidRDefault="009325B0" w:rsidP="003229F6">
      <w:pPr>
        <w:keepNext/>
        <w:spacing w:line="240" w:lineRule="auto"/>
        <w:jc w:val="center"/>
        <w:rPr>
          <w:rFonts w:cs="Arial"/>
        </w:rPr>
      </w:pPr>
      <w:r>
        <w:rPr>
          <w:rFonts w:cs="Arial"/>
          <w:noProof/>
          <w:lang w:eastAsia="pt-BR"/>
        </w:rPr>
        <w:drawing>
          <wp:inline distT="0" distB="0" distL="0" distR="0" wp14:anchorId="74550400" wp14:editId="102ADED9">
            <wp:extent cx="2548255" cy="5148000"/>
            <wp:effectExtent l="0" t="0" r="0" b="0"/>
            <wp:docPr id="5" name="Imagem 5" descr="../../../../Downloads/IMAGE%202018-12-10%2000:51:21.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AGE%202018-12-10%2000:51:21.jp"/>
                    <pic:cNvPicPr>
                      <a:picLocks noChangeAspect="1" noChangeArrowheads="1"/>
                    </pic:cNvPicPr>
                  </pic:nvPicPr>
                  <pic:blipFill rotWithShape="1">
                    <a:blip r:embed="rId15">
                      <a:extLst>
                        <a:ext uri="{28A0092B-C50C-407E-A947-70E740481C1C}">
                          <a14:useLocalDpi xmlns:a14="http://schemas.microsoft.com/office/drawing/2010/main" val="0"/>
                        </a:ext>
                      </a:extLst>
                    </a:blip>
                    <a:srcRect l="-4006" t="-138" r="3995" b="-4453"/>
                    <a:stretch/>
                  </pic:blipFill>
                  <pic:spPr bwMode="auto">
                    <a:xfrm>
                      <a:off x="0" y="0"/>
                      <a:ext cx="2549046" cy="5149598"/>
                    </a:xfrm>
                    <a:prstGeom prst="rect">
                      <a:avLst/>
                    </a:prstGeom>
                    <a:noFill/>
                    <a:ln>
                      <a:noFill/>
                    </a:ln>
                    <a:extLst>
                      <a:ext uri="{53640926-AAD7-44D8-BBD7-CCE9431645EC}">
                        <a14:shadowObscured xmlns:a14="http://schemas.microsoft.com/office/drawing/2010/main"/>
                      </a:ext>
                    </a:extLst>
                  </pic:spPr>
                </pic:pic>
              </a:graphicData>
            </a:graphic>
          </wp:inline>
        </w:drawing>
      </w:r>
      <w:r w:rsidR="0046050D">
        <w:rPr>
          <w:rFonts w:cs="Arial"/>
        </w:rPr>
        <w:tab/>
      </w:r>
      <w:r w:rsidR="006E22A1">
        <w:rPr>
          <w:rFonts w:cs="Arial"/>
          <w:noProof/>
          <w:lang w:eastAsia="pt-BR"/>
        </w:rPr>
        <w:drawing>
          <wp:inline distT="0" distB="0" distL="0" distR="0" wp14:anchorId="48B0760D" wp14:editId="602142FD">
            <wp:extent cx="2548255" cy="5133600"/>
            <wp:effectExtent l="0" t="0" r="0" b="0"/>
            <wp:docPr id="6" name="Imagem 6" descr="../../../../Downloads/IMAGE%202018-12-10%2001:01:02.j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AGE%202018-12-10%2001:01:02.jp"/>
                    <pic:cNvPicPr>
                      <a:picLocks noChangeAspect="1" noChangeArrowheads="1"/>
                    </pic:cNvPicPr>
                  </pic:nvPicPr>
                  <pic:blipFill rotWithShape="1">
                    <a:blip r:embed="rId16">
                      <a:extLst>
                        <a:ext uri="{28A0092B-C50C-407E-A947-70E740481C1C}">
                          <a14:useLocalDpi xmlns:a14="http://schemas.microsoft.com/office/drawing/2010/main" val="0"/>
                        </a:ext>
                      </a:extLst>
                    </a:blip>
                    <a:srcRect l="-2574" t="-807" r="575" b="-858"/>
                    <a:stretch/>
                  </pic:blipFill>
                  <pic:spPr bwMode="auto">
                    <a:xfrm>
                      <a:off x="0" y="0"/>
                      <a:ext cx="2599743" cy="5237325"/>
                    </a:xfrm>
                    <a:prstGeom prst="rect">
                      <a:avLst/>
                    </a:prstGeom>
                    <a:noFill/>
                    <a:ln>
                      <a:noFill/>
                    </a:ln>
                    <a:extLst>
                      <a:ext uri="{53640926-AAD7-44D8-BBD7-CCE9431645EC}">
                        <a14:shadowObscured xmlns:a14="http://schemas.microsoft.com/office/drawing/2010/main"/>
                      </a:ext>
                    </a:extLst>
                  </pic:spPr>
                </pic:pic>
              </a:graphicData>
            </a:graphic>
          </wp:inline>
        </w:drawing>
      </w:r>
    </w:p>
    <w:p w14:paraId="5CBD92F3" w14:textId="138B72BB" w:rsidR="003229F6" w:rsidRPr="00983E35" w:rsidRDefault="00983E35" w:rsidP="00BB0FD5">
      <w:pPr>
        <w:jc w:val="center"/>
      </w:pPr>
      <w:r w:rsidRPr="009325B0">
        <w:rPr>
          <w:sz w:val="20"/>
          <w:szCs w:val="20"/>
        </w:rPr>
        <w:t>A</w:t>
      </w:r>
      <w:r w:rsidR="00BB0FD5">
        <w:tab/>
      </w:r>
      <w:r w:rsidR="00BB0FD5">
        <w:tab/>
      </w:r>
      <w:r w:rsidR="00BB0FD5">
        <w:tab/>
      </w:r>
      <w:r w:rsidR="00BB0FD5">
        <w:tab/>
      </w:r>
      <w:r w:rsidR="00BB0FD5">
        <w:tab/>
      </w:r>
      <w:r w:rsidR="00BB0FD5">
        <w:tab/>
      </w:r>
      <w:r w:rsidRPr="009325B0">
        <w:rPr>
          <w:sz w:val="20"/>
          <w:szCs w:val="20"/>
        </w:rPr>
        <w:t>B</w:t>
      </w:r>
    </w:p>
    <w:p w14:paraId="4CBBE4A9" w14:textId="77777777" w:rsidR="00983E35" w:rsidRDefault="00983E35" w:rsidP="003229F6">
      <w:pPr>
        <w:keepNext/>
        <w:spacing w:line="240" w:lineRule="auto"/>
        <w:jc w:val="center"/>
        <w:rPr>
          <w:rFonts w:cs="Arial"/>
        </w:rPr>
      </w:pPr>
    </w:p>
    <w:p w14:paraId="6FBB6CFC" w14:textId="77777777" w:rsidR="003229F6" w:rsidRDefault="003229F6" w:rsidP="003229F6">
      <w:pPr>
        <w:keepNext/>
        <w:spacing w:line="240" w:lineRule="auto"/>
        <w:jc w:val="center"/>
        <w:rPr>
          <w:rFonts w:cs="Arial"/>
          <w:sz w:val="20"/>
          <w:szCs w:val="20"/>
        </w:rPr>
      </w:pPr>
      <w:r>
        <w:rPr>
          <w:rFonts w:cs="Arial"/>
          <w:sz w:val="20"/>
          <w:szCs w:val="20"/>
        </w:rPr>
        <w:t>Fonte: elaborado pelo autor.</w:t>
      </w:r>
    </w:p>
    <w:p w14:paraId="1A2BAB1B" w14:textId="77777777" w:rsidR="003229F6" w:rsidRDefault="003229F6" w:rsidP="00B5782F">
      <w:pPr>
        <w:pStyle w:val="Paragrafo"/>
      </w:pPr>
    </w:p>
    <w:p w14:paraId="677CC50F" w14:textId="7C289562" w:rsidR="00420ABC" w:rsidRDefault="006E22A1" w:rsidP="00B5782F">
      <w:pPr>
        <w:pStyle w:val="Paragrafo"/>
      </w:pPr>
      <w:r>
        <w:lastRenderedPageBreak/>
        <w:t xml:space="preserve">Já a </w:t>
      </w:r>
      <w:r>
        <w:fldChar w:fldCharType="begin"/>
      </w:r>
      <w:r>
        <w:instrText xml:space="preserve"> REF _Ref531884034 \h </w:instrText>
      </w:r>
      <w:r>
        <w:fldChar w:fldCharType="separate"/>
      </w:r>
      <w:r w:rsidR="008A0E2E">
        <w:t xml:space="preserve">Figura </w:t>
      </w:r>
      <w:r w:rsidR="008A0E2E">
        <w:rPr>
          <w:noProof/>
        </w:rPr>
        <w:t>5</w:t>
      </w:r>
      <w:r>
        <w:fldChar w:fldCharType="end"/>
      </w:r>
      <w:r>
        <w:t xml:space="preserve">B </w:t>
      </w:r>
      <w:r w:rsidR="0083631B">
        <w:t>apresenta uma saudação</w:t>
      </w:r>
      <w:r w:rsidR="0076617E">
        <w:t>, uma conversa trivial,</w:t>
      </w:r>
      <w:r w:rsidR="0083631B">
        <w:t xml:space="preserve"> e em seguida uma pergunta de um usuário que deseja saber em que a Lana pode ajud</w:t>
      </w:r>
      <w:r w:rsidR="002217DD">
        <w:t>á</w:t>
      </w:r>
      <w:r w:rsidR="0083631B">
        <w:t xml:space="preserve">-lo, i.e., quais são os serviços disponíveis pela assistente pessoal. A mesma pergunta pode ser realizada de maneira diferente, como é </w:t>
      </w:r>
      <w:r w:rsidR="00A748AD">
        <w:t>mostrado</w:t>
      </w:r>
      <w:r w:rsidR="0083631B">
        <w:t xml:space="preserve"> na </w:t>
      </w:r>
      <w:r w:rsidR="0083631B">
        <w:fldChar w:fldCharType="begin"/>
      </w:r>
      <w:r w:rsidR="0083631B">
        <w:instrText xml:space="preserve"> REF _Ref530488783 \h </w:instrText>
      </w:r>
      <w:r w:rsidR="0083631B">
        <w:fldChar w:fldCharType="separate"/>
      </w:r>
      <w:r w:rsidR="008A0E2E">
        <w:t xml:space="preserve">Figura </w:t>
      </w:r>
      <w:r w:rsidR="008A0E2E">
        <w:rPr>
          <w:noProof/>
        </w:rPr>
        <w:t>6</w:t>
      </w:r>
      <w:r w:rsidR="0083631B">
        <w:fldChar w:fldCharType="end"/>
      </w:r>
      <w:r w:rsidR="0083631B">
        <w:t>, onde é</w:t>
      </w:r>
      <w:r w:rsidR="001E57E0">
        <w:t xml:space="preserve"> </w:t>
      </w:r>
      <w:r w:rsidR="0083631B">
        <w:t>apresentado</w:t>
      </w:r>
      <w:r w:rsidR="001E57E0">
        <w:t xml:space="preserve"> um cliente perguntando a Lana, a partir do Telegram, quais são os serviços realizados por ela, então é respondido de maneira geral algumas das principais ações implementadas. </w:t>
      </w:r>
      <w:r w:rsidR="00420ABC">
        <w:t xml:space="preserve">Nota-se que apesar da mensagem conter </w:t>
      </w:r>
      <w:r w:rsidR="00E508E9">
        <w:t>gírias</w:t>
      </w:r>
      <w:r w:rsidR="00420ABC">
        <w:t xml:space="preserve"> como “q” e “vc” a Lana ainda consegue extrair a intenção do usuário de saber quais serviços ela pode realizar.</w:t>
      </w:r>
    </w:p>
    <w:p w14:paraId="703CF5CE" w14:textId="6DAEE0B6" w:rsidR="0021417C" w:rsidRDefault="0021417C" w:rsidP="00B5782F">
      <w:pPr>
        <w:pStyle w:val="Paragrafo"/>
      </w:pPr>
    </w:p>
    <w:p w14:paraId="0132B3A3" w14:textId="222A5098" w:rsidR="001E57E0" w:rsidRDefault="001E57E0" w:rsidP="000C5E8A">
      <w:pPr>
        <w:pStyle w:val="Legenda"/>
      </w:pPr>
      <w:bookmarkStart w:id="50" w:name="_Ref530488783"/>
      <w:bookmarkStart w:id="51" w:name="_Toc532301793"/>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6</w:t>
      </w:r>
      <w:r w:rsidR="004D4ACD">
        <w:rPr>
          <w:noProof/>
        </w:rPr>
        <w:fldChar w:fldCharType="end"/>
      </w:r>
      <w:bookmarkEnd w:id="50"/>
      <w:r>
        <w:t xml:space="preserve"> - Lana informando suas principais funcionalidades.</w:t>
      </w:r>
      <w:bookmarkEnd w:id="51"/>
    </w:p>
    <w:p w14:paraId="457F9EBE" w14:textId="77777777" w:rsidR="008A7538" w:rsidRPr="008A7538" w:rsidRDefault="008A7538" w:rsidP="008A7538">
      <w:pPr>
        <w:spacing w:line="240" w:lineRule="auto"/>
      </w:pPr>
    </w:p>
    <w:p w14:paraId="112224A0" w14:textId="77777777" w:rsidR="001E57E0" w:rsidRPr="00530F46" w:rsidRDefault="001E57E0" w:rsidP="001E57E0">
      <w:pPr>
        <w:jc w:val="center"/>
      </w:pPr>
      <w:r>
        <w:rPr>
          <w:noProof/>
          <w:lang w:eastAsia="pt-BR"/>
        </w:rPr>
        <w:drawing>
          <wp:inline distT="0" distB="0" distL="0" distR="0" wp14:anchorId="260878AE" wp14:editId="2E0A79E3">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65E3BF45" w14:textId="77777777" w:rsidR="001E57E0" w:rsidRDefault="001E57E0" w:rsidP="001E57E0">
      <w:pPr>
        <w:spacing w:line="240" w:lineRule="auto"/>
        <w:jc w:val="center"/>
      </w:pPr>
    </w:p>
    <w:p w14:paraId="6D2DAD23" w14:textId="77777777" w:rsidR="001E57E0" w:rsidRDefault="001E57E0" w:rsidP="001E57E0">
      <w:pPr>
        <w:spacing w:line="240" w:lineRule="auto"/>
        <w:jc w:val="center"/>
      </w:pPr>
      <w:r w:rsidRPr="008D4E8C">
        <w:rPr>
          <w:sz w:val="20"/>
          <w:szCs w:val="20"/>
        </w:rPr>
        <w:t>Fonte: elaborado pelo autor.</w:t>
      </w:r>
    </w:p>
    <w:p w14:paraId="6B6CEEA5" w14:textId="77777777" w:rsidR="001E57E0" w:rsidRDefault="001E57E0" w:rsidP="00B5782F">
      <w:pPr>
        <w:pStyle w:val="Paragrafo"/>
      </w:pPr>
    </w:p>
    <w:p w14:paraId="728F6485" w14:textId="59CE725D" w:rsidR="001D227E" w:rsidRDefault="001D227E" w:rsidP="00B5782F">
      <w:pPr>
        <w:pStyle w:val="Paragrafo"/>
      </w:pPr>
      <w:bookmarkStart w:id="52" w:name="_Ref530488366"/>
      <w:r>
        <w:lastRenderedPageBreak/>
        <w:t>A</w:t>
      </w:r>
      <w:r w:rsidR="004713CE">
        <w:t xml:space="preserve"> </w:t>
      </w:r>
      <w:r w:rsidR="004713CE">
        <w:fldChar w:fldCharType="begin"/>
      </w:r>
      <w:r w:rsidR="004713CE">
        <w:instrText xml:space="preserve"> REF _Ref532169940 \h </w:instrText>
      </w:r>
      <w:r w:rsidR="004713CE">
        <w:fldChar w:fldCharType="separate"/>
      </w:r>
      <w:r w:rsidR="008A0E2E">
        <w:t xml:space="preserve">Figura </w:t>
      </w:r>
      <w:r w:rsidR="008A0E2E">
        <w:rPr>
          <w:noProof/>
        </w:rPr>
        <w:t>7</w:t>
      </w:r>
      <w:r w:rsidR="004713CE">
        <w:fldChar w:fldCharType="end"/>
      </w:r>
      <w:r>
        <w:t xml:space="preserve"> apresenta a Lana realizando ações para um professor por meio da aplicação Telegram, </w:t>
      </w:r>
      <w:r w:rsidR="00FE0A2C">
        <w:t xml:space="preserve">na </w:t>
      </w:r>
      <w:r w:rsidR="004713CE">
        <w:fldChar w:fldCharType="begin"/>
      </w:r>
      <w:r w:rsidR="004713CE">
        <w:instrText xml:space="preserve"> REF _Ref532169940 \h </w:instrText>
      </w:r>
      <w:r w:rsidR="004713CE">
        <w:fldChar w:fldCharType="separate"/>
      </w:r>
      <w:r w:rsidR="008A0E2E">
        <w:t xml:space="preserve">Figura </w:t>
      </w:r>
      <w:r w:rsidR="008A0E2E">
        <w:rPr>
          <w:noProof/>
        </w:rPr>
        <w:t>7</w:t>
      </w:r>
      <w:r w:rsidR="004713CE">
        <w:fldChar w:fldCharType="end"/>
      </w:r>
      <w:r w:rsidR="00FE0A2C">
        <w:t xml:space="preserve">A </w:t>
      </w:r>
      <w:r>
        <w:t>é possível observar a requisição da listagem de disciplinas ministradas</w:t>
      </w:r>
      <w:r w:rsidR="00CC5025">
        <w:t xml:space="preserve"> com uma mensagem mais direta, somente falando “Disciplinas” e ainda assim foi possível extrair a intenção</w:t>
      </w:r>
      <w:r>
        <w:t xml:space="preserve">, </w:t>
      </w:r>
      <w:r w:rsidR="00B578FF">
        <w:t xml:space="preserve">em seguida </w:t>
      </w:r>
      <w:r>
        <w:t xml:space="preserve">a AP requisita ao cliente a senha do portal Sagres para realizar tal operação, visto que este usuário já havia utilizado a Lana posteriormente não foi necessário informar o nome de usuário, após receber a senha foi realizado o serviço e enviado a resposta ao cliente. </w:t>
      </w:r>
      <w:bookmarkStart w:id="53" w:name="_Ref530489099"/>
    </w:p>
    <w:p w14:paraId="1E3F7BDF" w14:textId="77777777" w:rsidR="00277361" w:rsidRDefault="00277361" w:rsidP="00B5782F">
      <w:pPr>
        <w:pStyle w:val="Paragrafo"/>
      </w:pPr>
    </w:p>
    <w:p w14:paraId="414E22AC" w14:textId="2068F4AF" w:rsidR="001D227E" w:rsidRDefault="001D227E" w:rsidP="000C5E8A">
      <w:pPr>
        <w:pStyle w:val="Legenda"/>
      </w:pPr>
      <w:bookmarkStart w:id="54" w:name="_Ref532169940"/>
      <w:bookmarkStart w:id="55" w:name="_Toc532301794"/>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7</w:t>
      </w:r>
      <w:r w:rsidR="004D4ACD">
        <w:rPr>
          <w:noProof/>
        </w:rPr>
        <w:fldChar w:fldCharType="end"/>
      </w:r>
      <w:bookmarkEnd w:id="52"/>
      <w:bookmarkEnd w:id="53"/>
      <w:bookmarkEnd w:id="54"/>
      <w:r>
        <w:t xml:space="preserve"> - Lana realizando ações para professor no Telegram.</w:t>
      </w:r>
      <w:bookmarkEnd w:id="55"/>
    </w:p>
    <w:p w14:paraId="39670EA1" w14:textId="77777777" w:rsidR="00D23D8F" w:rsidRPr="00D23D8F" w:rsidRDefault="00D23D8F" w:rsidP="00D23D8F">
      <w:pPr>
        <w:spacing w:line="240" w:lineRule="auto"/>
      </w:pPr>
    </w:p>
    <w:p w14:paraId="6D94F680" w14:textId="100EF800" w:rsidR="001D227E" w:rsidRDefault="001D227E" w:rsidP="00D23D8F">
      <w:pPr>
        <w:jc w:val="center"/>
      </w:pPr>
      <w:r>
        <w:rPr>
          <w:noProof/>
          <w:lang w:eastAsia="pt-BR"/>
        </w:rPr>
        <w:drawing>
          <wp:inline distT="0" distB="0" distL="0" distR="0" wp14:anchorId="42922BAC" wp14:editId="7CA23A4D">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r w:rsidR="00E65354">
        <w:tab/>
      </w:r>
      <w:r w:rsidR="00940C6F">
        <w:rPr>
          <w:noProof/>
          <w:lang w:eastAsia="pt-BR"/>
        </w:rPr>
        <w:drawing>
          <wp:inline distT="0" distB="0" distL="0" distR="0" wp14:anchorId="4B7E29E2" wp14:editId="6AAE07D2">
            <wp:extent cx="2548255" cy="5094000"/>
            <wp:effectExtent l="0" t="0" r="0" b="1143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11" b="-11"/>
                    <a:stretch/>
                  </pic:blipFill>
                  <pic:spPr bwMode="auto">
                    <a:xfrm>
                      <a:off x="0" y="0"/>
                      <a:ext cx="2548800" cy="5095089"/>
                    </a:xfrm>
                    <a:prstGeom prst="rect">
                      <a:avLst/>
                    </a:prstGeom>
                    <a:noFill/>
                    <a:ln>
                      <a:noFill/>
                    </a:ln>
                    <a:extLst>
                      <a:ext uri="{53640926-AAD7-44D8-BBD7-CCE9431645EC}">
                        <a14:shadowObscured xmlns:a14="http://schemas.microsoft.com/office/drawing/2010/main"/>
                      </a:ext>
                    </a:extLst>
                  </pic:spPr>
                </pic:pic>
              </a:graphicData>
            </a:graphic>
          </wp:inline>
        </w:drawing>
      </w:r>
    </w:p>
    <w:p w14:paraId="06C1916D" w14:textId="3F61DB2A" w:rsidR="001D227E" w:rsidRPr="004F30C5" w:rsidRDefault="000052D9" w:rsidP="004F30C5">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AE0F715" w14:textId="77777777" w:rsidR="000052D9" w:rsidRDefault="000052D9" w:rsidP="00B5782F">
      <w:pPr>
        <w:spacing w:line="240" w:lineRule="auto"/>
      </w:pPr>
    </w:p>
    <w:p w14:paraId="4AF4BF10" w14:textId="77777777" w:rsidR="001D227E" w:rsidRPr="00132C42" w:rsidRDefault="001D227E" w:rsidP="001D227E">
      <w:pPr>
        <w:spacing w:line="240" w:lineRule="auto"/>
        <w:jc w:val="center"/>
        <w:rPr>
          <w:sz w:val="20"/>
          <w:szCs w:val="20"/>
        </w:rPr>
      </w:pPr>
      <w:r w:rsidRPr="00132C42">
        <w:rPr>
          <w:sz w:val="20"/>
          <w:szCs w:val="20"/>
        </w:rPr>
        <w:t>Fonte: elaborado pelo autor.</w:t>
      </w:r>
    </w:p>
    <w:p w14:paraId="22C7502C" w14:textId="77777777" w:rsidR="001D227E" w:rsidRDefault="001D227E" w:rsidP="00B5782F">
      <w:pPr>
        <w:pStyle w:val="Paragrafo"/>
      </w:pPr>
    </w:p>
    <w:p w14:paraId="064DB399" w14:textId="71A290D3" w:rsidR="000728D7" w:rsidRDefault="00135771" w:rsidP="00B5782F">
      <w:pPr>
        <w:pStyle w:val="Paragrafo"/>
      </w:pPr>
      <w:r>
        <w:lastRenderedPageBreak/>
        <w:t>Em seguida a</w:t>
      </w:r>
      <w:r w:rsidR="00FE0A2C">
        <w:t xml:space="preserve"> </w:t>
      </w:r>
      <w:r w:rsidR="003F657C">
        <w:fldChar w:fldCharType="begin"/>
      </w:r>
      <w:r w:rsidR="003F657C">
        <w:instrText xml:space="preserve"> REF _Ref532169940 \h </w:instrText>
      </w:r>
      <w:r w:rsidR="003F657C">
        <w:fldChar w:fldCharType="separate"/>
      </w:r>
      <w:r w:rsidR="008A0E2E">
        <w:t xml:space="preserve">Figura </w:t>
      </w:r>
      <w:r w:rsidR="008A0E2E">
        <w:rPr>
          <w:noProof/>
        </w:rPr>
        <w:t>7</w:t>
      </w:r>
      <w:r w:rsidR="003F657C">
        <w:fldChar w:fldCharType="end"/>
      </w:r>
      <w:r w:rsidR="00FE0A2C">
        <w:t>B</w:t>
      </w:r>
      <w:r>
        <w:t xml:space="preserve"> apresenta a realização de uma outra requisição para o envio dos horários de aulas a serem ministrados no semestre, por fim a Lana responde a essa requisição enviando uma imagem contendo estes horários. </w:t>
      </w:r>
      <w:r w:rsidR="005D1550">
        <w:t>T</w:t>
      </w:r>
      <w:r w:rsidR="00F45160">
        <w:t xml:space="preserve">ambém </w:t>
      </w:r>
      <w:r w:rsidR="004E24E2">
        <w:t>se observa</w:t>
      </w:r>
      <w:r w:rsidR="00F45160">
        <w:t xml:space="preserve"> que foi possível extrair a intenção de buscar os horários mesmo </w:t>
      </w:r>
      <w:r w:rsidR="00D339FA">
        <w:t>n</w:t>
      </w:r>
      <w:r w:rsidR="00F45160">
        <w:t>uma mensagem mais direta</w:t>
      </w:r>
      <w:r w:rsidR="00F35A28">
        <w:t>.</w:t>
      </w:r>
    </w:p>
    <w:p w14:paraId="6AFE3F84" w14:textId="77777777" w:rsidR="006337D8" w:rsidRDefault="006337D8" w:rsidP="00B5782F">
      <w:pPr>
        <w:pStyle w:val="Paragrafo"/>
      </w:pPr>
    </w:p>
    <w:p w14:paraId="3A77656E" w14:textId="479BD1F6" w:rsidR="006337D8" w:rsidRDefault="006337D8" w:rsidP="006337D8">
      <w:pPr>
        <w:pStyle w:val="Legenda"/>
      </w:pPr>
      <w:bookmarkStart w:id="56" w:name="_Ref532168931"/>
      <w:bookmarkStart w:id="57" w:name="_Toc532301795"/>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8</w:t>
      </w:r>
      <w:r w:rsidR="004D4ACD">
        <w:rPr>
          <w:noProof/>
        </w:rPr>
        <w:fldChar w:fldCharType="end"/>
      </w:r>
      <w:bookmarkEnd w:id="56"/>
      <w:r>
        <w:t xml:space="preserve"> - </w:t>
      </w:r>
      <w:r w:rsidR="00842DAC">
        <w:t>Interpretações</w:t>
      </w:r>
      <w:r>
        <w:t xml:space="preserve"> com erros de digitação</w:t>
      </w:r>
      <w:r w:rsidR="00FA35AD">
        <w:t>.</w:t>
      </w:r>
      <w:bookmarkEnd w:id="57"/>
    </w:p>
    <w:p w14:paraId="22A2C9BD" w14:textId="77777777" w:rsidR="006337D8" w:rsidRPr="006337D8" w:rsidRDefault="006337D8" w:rsidP="006337D8">
      <w:pPr>
        <w:spacing w:line="240" w:lineRule="auto"/>
      </w:pPr>
    </w:p>
    <w:p w14:paraId="325C6E91" w14:textId="2E162C13" w:rsidR="00135771" w:rsidRDefault="006337D8" w:rsidP="006337D8">
      <w:pPr>
        <w:jc w:val="center"/>
      </w:pPr>
      <w:r>
        <w:rPr>
          <w:noProof/>
          <w:lang w:eastAsia="pt-BR"/>
        </w:rPr>
        <w:drawing>
          <wp:inline distT="0" distB="0" distL="0" distR="0" wp14:anchorId="6F9A2F68" wp14:editId="0919A16B">
            <wp:extent cx="2548800" cy="5151600"/>
            <wp:effectExtent l="0" t="0" r="0" b="5080"/>
            <wp:docPr id="8" name="Imagem 8" descr="../../../../Downloads/IMAGE%202018-12-10%2001:26:15.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Downloads/IMAGE%202018-12-10%2001:26:15.j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r>
        <w:tab/>
      </w:r>
      <w:r w:rsidR="000728D7">
        <w:rPr>
          <w:noProof/>
          <w:lang w:eastAsia="pt-BR"/>
        </w:rPr>
        <w:drawing>
          <wp:inline distT="0" distB="0" distL="0" distR="0" wp14:anchorId="23A5A201" wp14:editId="2444D6AF">
            <wp:extent cx="2548800" cy="5151600"/>
            <wp:effectExtent l="0" t="0" r="0" b="5080"/>
            <wp:docPr id="9" name="Imagem 9" descr="../../../../Downloads/IMAGE%202018-12-10%2001:27:5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Downloads/IMAGE%202018-12-10%2001:27:58.j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48800" cy="5151600"/>
                    </a:xfrm>
                    <a:prstGeom prst="rect">
                      <a:avLst/>
                    </a:prstGeom>
                    <a:noFill/>
                    <a:ln>
                      <a:noFill/>
                    </a:ln>
                  </pic:spPr>
                </pic:pic>
              </a:graphicData>
            </a:graphic>
          </wp:inline>
        </w:drawing>
      </w:r>
    </w:p>
    <w:p w14:paraId="62431F71" w14:textId="77777777" w:rsidR="006337D8" w:rsidRPr="004F30C5" w:rsidRDefault="006337D8" w:rsidP="006337D8">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5A22128D" w14:textId="77777777" w:rsidR="006337D8" w:rsidRDefault="006337D8" w:rsidP="006337D8">
      <w:pPr>
        <w:spacing w:line="240" w:lineRule="auto"/>
        <w:jc w:val="center"/>
      </w:pPr>
    </w:p>
    <w:p w14:paraId="682EA295" w14:textId="30847F12" w:rsidR="006337D8" w:rsidRDefault="006337D8" w:rsidP="006337D8">
      <w:pPr>
        <w:jc w:val="center"/>
        <w:rPr>
          <w:sz w:val="20"/>
          <w:szCs w:val="20"/>
        </w:rPr>
      </w:pPr>
      <w:r>
        <w:rPr>
          <w:sz w:val="20"/>
          <w:szCs w:val="20"/>
        </w:rPr>
        <w:t>Fonte: Elaborado pelo autor.</w:t>
      </w:r>
    </w:p>
    <w:p w14:paraId="39DD80C8" w14:textId="77777777" w:rsidR="000728D7" w:rsidRDefault="000728D7" w:rsidP="006337D8">
      <w:pPr>
        <w:pStyle w:val="Paragrafo"/>
      </w:pPr>
    </w:p>
    <w:p w14:paraId="2BD61E45" w14:textId="0101462F" w:rsidR="005F7DD4" w:rsidRDefault="000728D7" w:rsidP="006337D8">
      <w:pPr>
        <w:pStyle w:val="Paragrafo"/>
      </w:pPr>
      <w:r>
        <w:t xml:space="preserve">A </w:t>
      </w:r>
      <w:r>
        <w:fldChar w:fldCharType="begin"/>
      </w:r>
      <w:r>
        <w:instrText xml:space="preserve"> REF _Ref532168931 \h </w:instrText>
      </w:r>
      <w:r>
        <w:fldChar w:fldCharType="separate"/>
      </w:r>
      <w:r w:rsidR="008A0E2E">
        <w:t xml:space="preserve">Figura </w:t>
      </w:r>
      <w:r w:rsidR="008A0E2E">
        <w:rPr>
          <w:noProof/>
        </w:rPr>
        <w:t>8</w:t>
      </w:r>
      <w:r>
        <w:fldChar w:fldCharType="end"/>
      </w:r>
      <w:r>
        <w:t xml:space="preserve"> mostra algumas interpretações feitas pela Lana a partir de mensagens com erros de digitação. A </w:t>
      </w:r>
      <w:r>
        <w:fldChar w:fldCharType="begin"/>
      </w:r>
      <w:r>
        <w:instrText xml:space="preserve"> REF _Ref532168931 \h </w:instrText>
      </w:r>
      <w:r>
        <w:fldChar w:fldCharType="separate"/>
      </w:r>
      <w:r w:rsidR="008A0E2E">
        <w:t xml:space="preserve">Figura </w:t>
      </w:r>
      <w:r w:rsidR="008A0E2E">
        <w:rPr>
          <w:noProof/>
        </w:rPr>
        <w:t>8</w:t>
      </w:r>
      <w:r>
        <w:fldChar w:fldCharType="end"/>
      </w:r>
      <w:r>
        <w:t>A apresenta um usuário enviando uma mensagem com as palavras “ajuda” e “portal” com erros de digitaçã</w:t>
      </w:r>
      <w:r w:rsidR="00223D4E">
        <w:t>o e</w:t>
      </w:r>
      <w:r>
        <w:t xml:space="preserve"> mesmo assim </w:t>
      </w:r>
      <w:r>
        <w:lastRenderedPageBreak/>
        <w:t>foi possível extrair a intenção de buscar os serviços que podem s</w:t>
      </w:r>
      <w:r w:rsidR="0079301B">
        <w:t>er realizados no portal sagres.</w:t>
      </w:r>
    </w:p>
    <w:p w14:paraId="6A4D3F5B" w14:textId="70FA3E61" w:rsidR="006337D8" w:rsidRPr="006337D8" w:rsidRDefault="000728D7" w:rsidP="006337D8">
      <w:pPr>
        <w:pStyle w:val="Paragrafo"/>
      </w:pPr>
      <w:r>
        <w:t>Entretanto</w:t>
      </w:r>
      <w:r w:rsidR="00F85FF9">
        <w:t xml:space="preserve"> nem sempre é possível extrair a intenção corretamente quando ocorrem erros de digitação</w:t>
      </w:r>
      <w:r>
        <w:t xml:space="preserve">, a </w:t>
      </w:r>
      <w:r>
        <w:fldChar w:fldCharType="begin"/>
      </w:r>
      <w:r>
        <w:instrText xml:space="preserve"> REF _Ref532168931 \h </w:instrText>
      </w:r>
      <w:r>
        <w:fldChar w:fldCharType="separate"/>
      </w:r>
      <w:r w:rsidR="008A0E2E">
        <w:t xml:space="preserve">Figura </w:t>
      </w:r>
      <w:r w:rsidR="008A0E2E">
        <w:rPr>
          <w:noProof/>
        </w:rPr>
        <w:t>8</w:t>
      </w:r>
      <w:r>
        <w:fldChar w:fldCharType="end"/>
      </w:r>
      <w:r>
        <w:t xml:space="preserve">B </w:t>
      </w:r>
      <w:r w:rsidR="00F85FF9">
        <w:t>ilustra</w:t>
      </w:r>
      <w:r>
        <w:t xml:space="preserve"> um outro erro de digitaçã</w:t>
      </w:r>
      <w:r w:rsidR="00F85FF9">
        <w:t>o similar, onde o usuário escreve “sagres” de maneira incorreta, nesta a Lana extrai a intenção incorreta, é respondido ao usuário as ações gerais que podem ser realizadas pela assistente e não as especificas do portal sagres como havia sido requisitado.</w:t>
      </w:r>
      <w:r w:rsidR="005F7DD4">
        <w:t xml:space="preserve"> Ainda na</w:t>
      </w:r>
      <w:r w:rsidR="00F85FF9">
        <w:t xml:space="preserve"> </w:t>
      </w:r>
      <w:r w:rsidR="005F7DD4">
        <w:fldChar w:fldCharType="begin"/>
      </w:r>
      <w:r w:rsidR="005F7DD4">
        <w:instrText xml:space="preserve"> REF _Ref532168931 \h </w:instrText>
      </w:r>
      <w:r w:rsidR="005F7DD4">
        <w:fldChar w:fldCharType="separate"/>
      </w:r>
      <w:r w:rsidR="008A0E2E">
        <w:t xml:space="preserve">Figura </w:t>
      </w:r>
      <w:r w:rsidR="008A0E2E">
        <w:rPr>
          <w:noProof/>
        </w:rPr>
        <w:t>8</w:t>
      </w:r>
      <w:r w:rsidR="005F7DD4">
        <w:fldChar w:fldCharType="end"/>
      </w:r>
      <w:r w:rsidR="005F7DD4">
        <w:t>B, também é enviado uma mensagem com erro de digitação com o objetivo de requisitar a ação de listar as disciplinas no portal sagres, neste caso não foi possível identificar nenhuma intenção na mensagem, sendo assim a assistente pessoal responde ao usuário que não conseguiu entender</w:t>
      </w:r>
      <w:r w:rsidR="00D04837">
        <w:t>, o mesmo tipo de mensagem também é enviado ao usuário quando não é possível identificar nenhuma das intenções cadastradas</w:t>
      </w:r>
      <w:r w:rsidR="005F7DD4">
        <w:t>.</w:t>
      </w:r>
    </w:p>
    <w:p w14:paraId="1F81BDAD" w14:textId="75924824" w:rsidR="009E5577" w:rsidRDefault="009E5577" w:rsidP="00B5782F">
      <w:pPr>
        <w:pStyle w:val="Paragrafo"/>
      </w:pPr>
      <w:r w:rsidRPr="00FE2E12">
        <w:t>Na</w:t>
      </w:r>
      <w:r>
        <w:t xml:space="preserve"> </w:t>
      </w:r>
      <w:r>
        <w:fldChar w:fldCharType="begin"/>
      </w:r>
      <w:r>
        <w:instrText xml:space="preserve"> REF _Ref530488480 \h </w:instrText>
      </w:r>
      <w:r>
        <w:fldChar w:fldCharType="separate"/>
      </w:r>
      <w:r w:rsidR="008A0E2E">
        <w:t xml:space="preserve">Figura </w:t>
      </w:r>
      <w:r w:rsidR="008A0E2E">
        <w:rPr>
          <w:noProof/>
        </w:rPr>
        <w:t>9</w:t>
      </w:r>
      <w:r>
        <w:fldChar w:fldCharType="end"/>
      </w:r>
      <w:r w:rsidRPr="00FE2E12">
        <w:t xml:space="preserve">, </w:t>
      </w:r>
      <w:r>
        <w:t>podemos observar o funcionamento da Lana no aplicativo de troca de mensagens Messenger, nesta é apresentado duas requisições de serviço à Lana,</w:t>
      </w:r>
      <w:r w:rsidR="00FF6F40">
        <w:t xml:space="preserve"> ambas ações realizadas para um aluno no portal acadêmico sagres,</w:t>
      </w:r>
      <w:r>
        <w:t xml:space="preserve">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 Pode-se notar que a código da disciplina foi extraído da mensagem em conjunto a intenção, desta maneira o AP já conseguiu identificar que deveria executar um serviço para o código em questão, além disso, a Figura também mostra que é possível requisitar o mesmo serviço de maneiras diferentes, assim como na</w:t>
      </w:r>
      <w:r w:rsidR="001009C4">
        <w:t xml:space="preserve"> </w:t>
      </w:r>
      <w:r w:rsidR="001009C4">
        <w:fldChar w:fldCharType="begin"/>
      </w:r>
      <w:r w:rsidR="001009C4">
        <w:instrText xml:space="preserve"> REF _Ref532169940 \h </w:instrText>
      </w:r>
      <w:r w:rsidR="001009C4">
        <w:fldChar w:fldCharType="separate"/>
      </w:r>
      <w:r w:rsidR="008A0E2E">
        <w:t xml:space="preserve">Figura </w:t>
      </w:r>
      <w:r w:rsidR="008A0E2E">
        <w:rPr>
          <w:noProof/>
        </w:rPr>
        <w:t>7</w:t>
      </w:r>
      <w:r w:rsidR="001009C4">
        <w:fldChar w:fldCharType="end"/>
      </w:r>
      <w:r w:rsidR="001009C4">
        <w:t>B</w:t>
      </w:r>
      <w:r>
        <w:t xml:space="preserve">, é requisitado a Lana os horários do semestre, entretanto na </w:t>
      </w:r>
      <w:r>
        <w:fldChar w:fldCharType="begin"/>
      </w:r>
      <w:r>
        <w:instrText xml:space="preserve"> REF _Ref530488480 \h </w:instrText>
      </w:r>
      <w:r>
        <w:fldChar w:fldCharType="separate"/>
      </w:r>
      <w:r w:rsidR="008A0E2E">
        <w:t xml:space="preserve">Figura </w:t>
      </w:r>
      <w:r w:rsidR="008A0E2E">
        <w:rPr>
          <w:noProof/>
        </w:rPr>
        <w:t>9</w:t>
      </w:r>
      <w:r>
        <w:fldChar w:fldCharType="end"/>
      </w:r>
      <w:r>
        <w:t xml:space="preserve"> o pedido foi realizado diferente, de maneira mais contextualizada.</w:t>
      </w:r>
    </w:p>
    <w:p w14:paraId="1E476051" w14:textId="0041E012" w:rsidR="00666C02" w:rsidRDefault="00666C02" w:rsidP="00666C02">
      <w:pPr>
        <w:pStyle w:val="Paragrafo"/>
      </w:pPr>
      <w:r>
        <w:t xml:space="preserve">Apesar do agente de interface do Messenger ter sido implementado,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w:t>
      </w:r>
      <w:r w:rsidRPr="00666C02">
        <w:t xml:space="preserve"> </w:t>
      </w:r>
      <w:r w:rsidR="004E709D">
        <w:t>Por fim, o</w:t>
      </w:r>
      <w:r>
        <w:t xml:space="preserve"> desenvolvimento dos agentes de interface foi realizado assim como o esperado, sem ocorrer nenhum problema. </w:t>
      </w:r>
    </w:p>
    <w:p w14:paraId="4F566366" w14:textId="5406D6A6" w:rsidR="009E5577" w:rsidRDefault="009E5577" w:rsidP="00B5782F">
      <w:pPr>
        <w:pStyle w:val="Paragrafo"/>
      </w:pPr>
    </w:p>
    <w:p w14:paraId="0E4CE748" w14:textId="77777777" w:rsidR="00A039F4" w:rsidRPr="0014159A" w:rsidRDefault="00A039F4" w:rsidP="00B5782F">
      <w:pPr>
        <w:pStyle w:val="Paragrafo"/>
      </w:pPr>
    </w:p>
    <w:p w14:paraId="403019D2" w14:textId="678F031D" w:rsidR="009E5577" w:rsidRDefault="009E5577" w:rsidP="000C5E8A">
      <w:pPr>
        <w:pStyle w:val="Legenda"/>
      </w:pPr>
      <w:bookmarkStart w:id="58" w:name="_Ref530488480"/>
      <w:bookmarkStart w:id="59" w:name="_Toc532301796"/>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9</w:t>
      </w:r>
      <w:r w:rsidR="004D4ACD">
        <w:rPr>
          <w:noProof/>
        </w:rPr>
        <w:fldChar w:fldCharType="end"/>
      </w:r>
      <w:bookmarkEnd w:id="58"/>
      <w:r>
        <w:t xml:space="preserve"> </w:t>
      </w:r>
      <w:r w:rsidR="006277DA">
        <w:t>–</w:t>
      </w:r>
      <w:r>
        <w:t xml:space="preserve"> </w:t>
      </w:r>
      <w:r w:rsidR="006277DA">
        <w:t>Ações para aluno no portal acadêmico sagres</w:t>
      </w:r>
      <w:r w:rsidRPr="00B10132">
        <w:t xml:space="preserve"> no aplicativo Messenger.</w:t>
      </w:r>
      <w:bookmarkEnd w:id="59"/>
    </w:p>
    <w:p w14:paraId="105B57FF" w14:textId="77777777" w:rsidR="009E5577" w:rsidRPr="000D1708" w:rsidRDefault="009E5577" w:rsidP="009E5577">
      <w:pPr>
        <w:spacing w:line="240" w:lineRule="auto"/>
      </w:pPr>
    </w:p>
    <w:p w14:paraId="1B4B88C9" w14:textId="77777777" w:rsidR="009E5577" w:rsidRDefault="009E5577" w:rsidP="009E5577">
      <w:pPr>
        <w:spacing w:line="240" w:lineRule="auto"/>
        <w:jc w:val="center"/>
        <w:rPr>
          <w:rFonts w:cs="Arial"/>
        </w:rPr>
      </w:pPr>
      <w:r w:rsidRPr="00FE2E12">
        <w:rPr>
          <w:rFonts w:cs="Arial"/>
          <w:noProof/>
          <w:lang w:eastAsia="pt-BR"/>
        </w:rPr>
        <w:drawing>
          <wp:inline distT="0" distB="0" distL="0" distR="0" wp14:anchorId="7A73DF74" wp14:editId="4A506245">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3BCB54DF" w14:textId="77777777" w:rsidR="009E5577" w:rsidRDefault="009E5577" w:rsidP="009E5577">
      <w:pPr>
        <w:spacing w:line="240" w:lineRule="auto"/>
        <w:jc w:val="center"/>
        <w:rPr>
          <w:rFonts w:cs="Arial"/>
        </w:rPr>
      </w:pPr>
    </w:p>
    <w:p w14:paraId="1327D71B" w14:textId="0AA6BA8E" w:rsidR="009E5577" w:rsidRPr="00437190" w:rsidRDefault="009E5577" w:rsidP="00675DB7">
      <w:pPr>
        <w:spacing w:line="240" w:lineRule="auto"/>
        <w:jc w:val="center"/>
        <w:rPr>
          <w:rFonts w:cs="Arial"/>
          <w:sz w:val="20"/>
          <w:szCs w:val="20"/>
        </w:rPr>
      </w:pPr>
      <w:r>
        <w:rPr>
          <w:rFonts w:cs="Arial"/>
          <w:sz w:val="20"/>
          <w:szCs w:val="20"/>
        </w:rPr>
        <w:t>Fonte: elaborado pelo autor.</w:t>
      </w:r>
    </w:p>
    <w:p w14:paraId="794D2497" w14:textId="77777777" w:rsidR="009E5577" w:rsidRDefault="009E5577" w:rsidP="00B5782F">
      <w:pPr>
        <w:pStyle w:val="Paragrafo"/>
      </w:pPr>
    </w:p>
    <w:p w14:paraId="35CA94A7" w14:textId="77777777" w:rsidR="006A692B" w:rsidRPr="00E52357" w:rsidRDefault="006A692B" w:rsidP="006A692B">
      <w:pPr>
        <w:pStyle w:val="Paragrafo"/>
      </w:pPr>
      <w:r>
        <w:t xml:space="preserve">Algumas ações realizadas pelo BotUESC podem ser observadas n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 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A apresenta um usuário enviando uma mensagem com a intenção de listar as informações que possam ser recuperadas do site da UESC, em seguida a Lana responde quais são as ações possíveis no site da universidade. Já a </w:t>
      </w:r>
      <w:r>
        <w:fldChar w:fldCharType="begin"/>
      </w:r>
      <w:r>
        <w:instrText xml:space="preserve"> REF _Ref532172717 \h </w:instrText>
      </w:r>
      <w:r>
        <w:fldChar w:fldCharType="separate"/>
      </w:r>
      <w:r w:rsidR="008A0E2E">
        <w:t xml:space="preserve">Figura </w:t>
      </w:r>
      <w:r w:rsidR="008A0E2E">
        <w:rPr>
          <w:noProof/>
        </w:rPr>
        <w:t>10</w:t>
      </w:r>
      <w:r>
        <w:fldChar w:fldCharType="end"/>
      </w:r>
      <w:r>
        <w:t xml:space="preserve">B apresenta uma requisição de listagem de departamentos da instituição, esta intenção também é extraída com sucesso, o serviço é executado sem problemas e então é enviado ao usuário uma lista com os departamentos da UESC, nota-se que esta lista possui marcação de estilo, onde as siglas de cada departamento possuem </w:t>
      </w:r>
      <w:r>
        <w:rPr>
          <w:i/>
        </w:rPr>
        <w:t>hyperlinks</w:t>
      </w:r>
      <w:r>
        <w:t xml:space="preserve"> para os sites dos departamentos em si.</w:t>
      </w:r>
    </w:p>
    <w:p w14:paraId="37B5955F" w14:textId="77777777" w:rsidR="006A692B" w:rsidRDefault="006A692B" w:rsidP="006A692B">
      <w:pPr>
        <w:pStyle w:val="Paragrafo"/>
      </w:pPr>
    </w:p>
    <w:p w14:paraId="4C303B06" w14:textId="550C880E" w:rsidR="006A692B" w:rsidRDefault="006A692B" w:rsidP="006A692B">
      <w:pPr>
        <w:pStyle w:val="Legenda"/>
      </w:pPr>
      <w:bookmarkStart w:id="60" w:name="_Ref532172717"/>
      <w:bookmarkStart w:id="61" w:name="_Toc532301797"/>
      <w:r>
        <w:lastRenderedPageBreak/>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0</w:t>
      </w:r>
      <w:r w:rsidR="004D4ACD">
        <w:rPr>
          <w:noProof/>
        </w:rPr>
        <w:fldChar w:fldCharType="end"/>
      </w:r>
      <w:bookmarkEnd w:id="60"/>
      <w:r>
        <w:t xml:space="preserve"> - Requisição de ações do BotUESC no Telegram.</w:t>
      </w:r>
      <w:bookmarkEnd w:id="61"/>
    </w:p>
    <w:p w14:paraId="71552307" w14:textId="77777777" w:rsidR="006A692B" w:rsidRPr="000B2CC1" w:rsidRDefault="006A692B" w:rsidP="006A692B">
      <w:pPr>
        <w:spacing w:line="240" w:lineRule="auto"/>
      </w:pPr>
    </w:p>
    <w:p w14:paraId="6A2DB92E" w14:textId="77777777" w:rsidR="006A692B" w:rsidRDefault="006A692B" w:rsidP="006A692B">
      <w:pPr>
        <w:jc w:val="center"/>
      </w:pPr>
      <w:r>
        <w:rPr>
          <w:noProof/>
          <w:lang w:eastAsia="pt-BR"/>
        </w:rPr>
        <w:drawing>
          <wp:inline distT="0" distB="0" distL="0" distR="0" wp14:anchorId="59C819B0" wp14:editId="6C8E6614">
            <wp:extent cx="2552400" cy="5148000"/>
            <wp:effectExtent l="0" t="0" r="0" b="8255"/>
            <wp:docPr id="13" name="Imagem 13" descr="../../../../Downloads/IMAGE%202018-12-10%2002:29:4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Downloads/IMAGE%202018-12-10%2002:29:48.j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2DEEF1BF" wp14:editId="42BCF631">
            <wp:extent cx="2552400" cy="5148000"/>
            <wp:effectExtent l="0" t="0" r="0" b="8255"/>
            <wp:docPr id="14" name="Imagem 14" descr="../../../../Downloads/IMAGE%202018-12-10%2002:31:00.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Downloads/IMAGE%202018-12-10%2002:31:00.j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7725FA71" w14:textId="77777777" w:rsidR="006A692B" w:rsidRPr="004F30C5" w:rsidRDefault="006A692B" w:rsidP="006A6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0705AE00" w14:textId="77777777" w:rsidR="006A692B" w:rsidRDefault="006A692B" w:rsidP="006A692B">
      <w:pPr>
        <w:spacing w:line="240" w:lineRule="auto"/>
        <w:jc w:val="center"/>
      </w:pPr>
    </w:p>
    <w:p w14:paraId="7FF0EDAB" w14:textId="77777777" w:rsidR="006A692B" w:rsidRDefault="006A692B" w:rsidP="006A692B">
      <w:pPr>
        <w:jc w:val="center"/>
        <w:rPr>
          <w:sz w:val="20"/>
          <w:szCs w:val="20"/>
        </w:rPr>
      </w:pPr>
      <w:r>
        <w:rPr>
          <w:sz w:val="20"/>
          <w:szCs w:val="20"/>
        </w:rPr>
        <w:t>Fonte: Elaborado pelo autor.</w:t>
      </w:r>
    </w:p>
    <w:p w14:paraId="3C6CD23F" w14:textId="77777777" w:rsidR="006A692B" w:rsidRDefault="006A692B" w:rsidP="00B5782F">
      <w:pPr>
        <w:pStyle w:val="Paragrafo"/>
      </w:pPr>
    </w:p>
    <w:p w14:paraId="37FADAEF" w14:textId="46749CD5" w:rsidR="00B27318" w:rsidRDefault="00B27318" w:rsidP="00B5782F">
      <w:pPr>
        <w:pStyle w:val="Paragrafo"/>
      </w:pPr>
      <w:r>
        <w:t xml:space="preserve">A </w:t>
      </w:r>
      <w:r>
        <w:fldChar w:fldCharType="begin"/>
      </w:r>
      <w:r>
        <w:instrText xml:space="preserve"> REF _Ref532171324 \h </w:instrText>
      </w:r>
      <w:r>
        <w:fldChar w:fldCharType="separate"/>
      </w:r>
      <w:r w:rsidR="008A0E2E">
        <w:t xml:space="preserve">Figura </w:t>
      </w:r>
      <w:r w:rsidR="008A0E2E">
        <w:rPr>
          <w:noProof/>
        </w:rPr>
        <w:t>11</w:t>
      </w:r>
      <w:r>
        <w:fldChar w:fldCharType="end"/>
      </w:r>
      <w:r>
        <w:t xml:space="preserve"> ilustra </w:t>
      </w:r>
      <w:r w:rsidR="00DD09CC">
        <w:t>mais</w:t>
      </w:r>
      <w:r w:rsidR="006F3336">
        <w:t xml:space="preserve"> ações implementadas</w:t>
      </w:r>
      <w:r>
        <w:t xml:space="preserve"> no BotUESC em funcionamento. Na </w:t>
      </w:r>
      <w:r>
        <w:fldChar w:fldCharType="begin"/>
      </w:r>
      <w:r>
        <w:instrText xml:space="preserve"> REF _Ref532171324 \h </w:instrText>
      </w:r>
      <w:r>
        <w:fldChar w:fldCharType="separate"/>
      </w:r>
      <w:r w:rsidR="008A0E2E">
        <w:t xml:space="preserve">Figura </w:t>
      </w:r>
      <w:r w:rsidR="008A0E2E">
        <w:rPr>
          <w:noProof/>
        </w:rPr>
        <w:t>11</w:t>
      </w:r>
      <w:r>
        <w:fldChar w:fldCharType="end"/>
      </w:r>
      <w:r>
        <w:t>A é requisitado os últimos resultados publicados no site da universidade, a mensagem enviada, apesar de conter somente a palavra “resultados”, consegue ser interpretada corretamente e por fim o serviço é executado corretamente, enviando como resposta ao usuário a lista contendo os últimos resultados publicados no site da UESC juntamente aos links para o acesso direto de cada item encontrado.</w:t>
      </w:r>
    </w:p>
    <w:p w14:paraId="4C419ED2" w14:textId="0068154E" w:rsidR="00F20ADC" w:rsidRPr="00F20ADC" w:rsidRDefault="00F20ADC" w:rsidP="00E62EAE">
      <w:pPr>
        <w:pStyle w:val="Paragrafo"/>
      </w:pPr>
      <w:r>
        <w:t xml:space="preserve">Já a </w:t>
      </w:r>
      <w:r>
        <w:fldChar w:fldCharType="begin"/>
      </w:r>
      <w:r>
        <w:instrText xml:space="preserve"> REF _Ref532171324 \h </w:instrText>
      </w:r>
      <w:r>
        <w:fldChar w:fldCharType="separate"/>
      </w:r>
      <w:r w:rsidR="008A0E2E">
        <w:t xml:space="preserve">Figura </w:t>
      </w:r>
      <w:r w:rsidR="008A0E2E">
        <w:rPr>
          <w:noProof/>
        </w:rPr>
        <w:t>11</w:t>
      </w:r>
      <w:r>
        <w:fldChar w:fldCharType="end"/>
      </w:r>
      <w:r>
        <w:t xml:space="preserve">B mostra uma mensagem enviada no dia 10 de dez. 2018 </w:t>
      </w:r>
      <w:r w:rsidR="006C35AD">
        <w:t xml:space="preserve">requisitando “Notícias de anteontem”, mesmo sem deixar explicito uma data foi possível identificar que o dia em questão seria 8 de dez. 2018, então é buscado no </w:t>
      </w:r>
      <w:r w:rsidR="006C35AD">
        <w:lastRenderedPageBreak/>
        <w:t>site da universidade as notícias publicadas neste dia, entretanto nenhuma notícia havia sido publicada no dia em questão, sendo assim, a Lana avisa ao usuário que não foi encontrada nenhuma notícia naquele dia</w:t>
      </w:r>
      <w:r w:rsidR="00D10DFD">
        <w:t xml:space="preserve">. Em seguida, ainda na </w:t>
      </w:r>
      <w:r w:rsidR="00D10DFD">
        <w:fldChar w:fldCharType="begin"/>
      </w:r>
      <w:r w:rsidR="00D10DFD">
        <w:instrText xml:space="preserve"> REF _Ref532171324 \h </w:instrText>
      </w:r>
      <w:r w:rsidR="00D10DFD">
        <w:fldChar w:fldCharType="separate"/>
      </w:r>
      <w:r w:rsidR="008A0E2E">
        <w:t xml:space="preserve">Figura </w:t>
      </w:r>
      <w:r w:rsidR="008A0E2E">
        <w:rPr>
          <w:noProof/>
        </w:rPr>
        <w:t>11</w:t>
      </w:r>
      <w:r w:rsidR="00D10DFD">
        <w:fldChar w:fldCharType="end"/>
      </w:r>
      <w:r w:rsidR="00D10DFD">
        <w:t>B é requisitado os editais publicados no dia 14 de nov. 2018, a intenção é processada corretamente e o serviço é executado sem maiores problemas, então é respondido ao usuário quais foram os editais publicados neste dia junto ao arquivo PDF de cada um deles.</w:t>
      </w:r>
    </w:p>
    <w:p w14:paraId="0C76BC2D" w14:textId="77777777" w:rsidR="00F20ADC" w:rsidRDefault="00F20ADC" w:rsidP="00E62EAE">
      <w:pPr>
        <w:pStyle w:val="Paragrafo"/>
      </w:pPr>
    </w:p>
    <w:p w14:paraId="22521E72" w14:textId="4AE17F4C" w:rsidR="0074792B" w:rsidRDefault="0074792B" w:rsidP="0074792B">
      <w:pPr>
        <w:pStyle w:val="Legenda"/>
      </w:pPr>
      <w:bookmarkStart w:id="62" w:name="_Ref532171324"/>
      <w:bookmarkStart w:id="63" w:name="_Toc532301798"/>
      <w:r>
        <w:t xml:space="preserve">Figura </w:t>
      </w:r>
      <w:r w:rsidR="004D4ACD">
        <w:rPr>
          <w:noProof/>
        </w:rPr>
        <w:fldChar w:fldCharType="begin"/>
      </w:r>
      <w:r w:rsidR="004D4ACD">
        <w:rPr>
          <w:noProof/>
        </w:rPr>
        <w:instrText xml:space="preserve"> SEQ Figura \* ARABIC </w:instrText>
      </w:r>
      <w:r w:rsidR="004D4ACD">
        <w:rPr>
          <w:noProof/>
        </w:rPr>
        <w:fldChar w:fldCharType="separate"/>
      </w:r>
      <w:r w:rsidR="008A0E2E">
        <w:rPr>
          <w:noProof/>
        </w:rPr>
        <w:t>11</w:t>
      </w:r>
      <w:r w:rsidR="004D4ACD">
        <w:rPr>
          <w:noProof/>
        </w:rPr>
        <w:fldChar w:fldCharType="end"/>
      </w:r>
      <w:bookmarkEnd w:id="62"/>
      <w:r>
        <w:t xml:space="preserve"> - Algumas ações realizadas no site da UESC no Telegram.</w:t>
      </w:r>
      <w:bookmarkEnd w:id="63"/>
    </w:p>
    <w:p w14:paraId="460485DB" w14:textId="77777777" w:rsidR="0074792B" w:rsidRPr="0074792B" w:rsidRDefault="0074792B" w:rsidP="0074792B">
      <w:pPr>
        <w:spacing w:line="240" w:lineRule="auto"/>
      </w:pPr>
    </w:p>
    <w:p w14:paraId="43951700" w14:textId="5FC0F0FD" w:rsidR="0019366A" w:rsidRDefault="00E62EAE" w:rsidP="00E62EAE">
      <w:pPr>
        <w:jc w:val="center"/>
      </w:pPr>
      <w:r>
        <w:rPr>
          <w:noProof/>
          <w:lang w:eastAsia="pt-BR"/>
        </w:rPr>
        <w:drawing>
          <wp:inline distT="0" distB="0" distL="0" distR="0" wp14:anchorId="343B8BAB" wp14:editId="1EF4A4CE">
            <wp:extent cx="2552400" cy="5148000"/>
            <wp:effectExtent l="0" t="0" r="0" b="8255"/>
            <wp:docPr id="10" name="Imagem 10" descr="../../../../Downloads/IMAGE%202018-12-10%2002:08:28.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descr="../../../../Downloads/IMAGE%202018-12-10%2002:08:28.j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r>
        <w:tab/>
      </w:r>
      <w:r>
        <w:rPr>
          <w:noProof/>
          <w:lang w:eastAsia="pt-BR"/>
        </w:rPr>
        <w:drawing>
          <wp:inline distT="0" distB="0" distL="0" distR="0" wp14:anchorId="3D05EB97" wp14:editId="458EA6D4">
            <wp:extent cx="2552400" cy="5148000"/>
            <wp:effectExtent l="0" t="0" r="0" b="8255"/>
            <wp:docPr id="11" name="Imagem 11" descr="../../../../Downloads/IMAGE%202018-12-10%2002:08:22.j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Downloads/IMAGE%202018-12-10%2002:08:22.j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52400" cy="5148000"/>
                    </a:xfrm>
                    <a:prstGeom prst="rect">
                      <a:avLst/>
                    </a:prstGeom>
                    <a:noFill/>
                    <a:ln>
                      <a:noFill/>
                    </a:ln>
                  </pic:spPr>
                </pic:pic>
              </a:graphicData>
            </a:graphic>
          </wp:inline>
        </w:drawing>
      </w:r>
    </w:p>
    <w:p w14:paraId="23C14895" w14:textId="77777777" w:rsidR="0074792B" w:rsidRPr="004F30C5" w:rsidRDefault="0074792B" w:rsidP="0074792B">
      <w:pPr>
        <w:spacing w:line="240" w:lineRule="auto"/>
        <w:jc w:val="center"/>
        <w:rPr>
          <w:sz w:val="20"/>
          <w:szCs w:val="20"/>
        </w:rPr>
      </w:pPr>
      <w:r w:rsidRPr="004F30C5">
        <w:rPr>
          <w:sz w:val="20"/>
          <w:szCs w:val="20"/>
        </w:rPr>
        <w:t>A</w:t>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r>
      <w:r w:rsidRPr="004F30C5">
        <w:rPr>
          <w:sz w:val="20"/>
          <w:szCs w:val="20"/>
        </w:rPr>
        <w:tab/>
        <w:t>B</w:t>
      </w:r>
    </w:p>
    <w:p w14:paraId="490A3320" w14:textId="77777777" w:rsidR="0074792B" w:rsidRDefault="0074792B" w:rsidP="0074792B">
      <w:pPr>
        <w:spacing w:line="240" w:lineRule="auto"/>
        <w:jc w:val="center"/>
      </w:pPr>
    </w:p>
    <w:p w14:paraId="275838E7" w14:textId="77777777" w:rsidR="0074792B" w:rsidRDefault="0074792B" w:rsidP="0074792B">
      <w:pPr>
        <w:jc w:val="center"/>
        <w:rPr>
          <w:sz w:val="20"/>
          <w:szCs w:val="20"/>
        </w:rPr>
      </w:pPr>
      <w:r>
        <w:rPr>
          <w:sz w:val="20"/>
          <w:szCs w:val="20"/>
        </w:rPr>
        <w:t>Fonte: Elaborado pelo autor.</w:t>
      </w:r>
    </w:p>
    <w:p w14:paraId="49A03D3B" w14:textId="77777777" w:rsidR="0019366A" w:rsidRDefault="0019366A" w:rsidP="00B5782F">
      <w:pPr>
        <w:pStyle w:val="Paragrafo"/>
      </w:pPr>
    </w:p>
    <w:p w14:paraId="2D47A7E8" w14:textId="3B63F578" w:rsidR="00117ABF" w:rsidRDefault="00A971E0" w:rsidP="00B5782F">
      <w:pPr>
        <w:pStyle w:val="Paragrafo"/>
      </w:pPr>
      <w:r>
        <w:lastRenderedPageBreak/>
        <w:t>A</w:t>
      </w:r>
      <w:r w:rsidR="00117ABF">
        <w:t xml:space="preserve"> utilização da plataforma BaaS Back4app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62EDD952" w14:textId="7E7733E4" w:rsidR="00117ABF" w:rsidRDefault="00117ABF" w:rsidP="00506B87">
      <w:pPr>
        <w:pStyle w:val="Paragrafo"/>
      </w:pPr>
      <w:r>
        <w:t xml:space="preserve">O Watson Assistant realizou todo o trabalho de entendimento de linguagem natural. A interface oferecida pela IBM para o uso do serviço é intuitiva e possui documentação explicando todos os conceitos necessários para o uso do Watson Assistant, o que ajudou na configuração do serviço para o uso no módulo de entendimento </w:t>
      </w:r>
      <w:r w:rsidR="00CC30B6">
        <w:t xml:space="preserve">de linguagem natural. Apesar do problema na criação de </w:t>
      </w:r>
      <w:r w:rsidR="00CC30B6">
        <w:rPr>
          <w:i/>
        </w:rPr>
        <w:t>Dialogs</w:t>
      </w:r>
      <w:r w:rsidR="00CC30B6">
        <w:t xml:space="preserve"> de </w:t>
      </w:r>
      <w:r w:rsidR="00CC30B6">
        <w:rPr>
          <w:i/>
        </w:rPr>
        <w:t>Intents</w:t>
      </w:r>
      <w:r w:rsidR="00CC30B6">
        <w:t xml:space="preserve"> do BotSagres</w:t>
      </w:r>
      <w:bookmarkStart w:id="64" w:name="_GoBack"/>
      <w:bookmarkEnd w:id="64"/>
      <w:r w:rsidR="00CC30B6">
        <w:t xml:space="preserve"> apresentado</w:t>
      </w:r>
      <w:r w:rsidR="00880A18">
        <w:t xml:space="preserve"> no tópico </w:t>
      </w:r>
      <w:r w:rsidR="00880A18">
        <w:fldChar w:fldCharType="begin"/>
      </w:r>
      <w:r w:rsidR="00880A18">
        <w:instrText xml:space="preserve"> REF _Ref532163128 \r \h </w:instrText>
      </w:r>
      <w:r w:rsidR="00880A18">
        <w:fldChar w:fldCharType="separate"/>
      </w:r>
      <w:r w:rsidR="008A0E2E">
        <w:t>3.4.1</w:t>
      </w:r>
      <w:r w:rsidR="00880A18">
        <w:fldChar w:fldCharType="end"/>
      </w:r>
      <w:r w:rsidR="00506B87">
        <w:t xml:space="preserve">, um maior estudo </w:t>
      </w:r>
      <w:r>
        <w:t>do Watson Assistant poderia ajudar a resolver estes mesmo problemas com uma abordagem diferente sem a necessidade de repassar a competência de resolução a outro módulo.</w:t>
      </w:r>
    </w:p>
    <w:p w14:paraId="5DBA4FA6" w14:textId="0263AB4F" w:rsidR="00117ABF" w:rsidRDefault="00117ABF" w:rsidP="007344C6">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25C52CB9" w14:textId="77777777" w:rsidR="001D7C5C" w:rsidRDefault="001D7C5C" w:rsidP="001D7C5C">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 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Pr>
          <w:i/>
        </w:rPr>
        <w:t>bot</w:t>
      </w:r>
      <w:r>
        <w:t xml:space="preserve"> caso houvesse novas mudanças na estruturação </w:t>
      </w:r>
      <w:r>
        <w:lastRenderedPageBreak/>
        <w:t>das páginas. A dificuldade e extensão de implementações especificas foram os motivos para a inviabilização desta e de outras mais ações. Por fim, todas as funcionalidades propostas foram implementadas sem problemas e obtiveram resultados corretos, como já esperado, visto que parte das funcionalidades desejadas já haviam sido consideradas inviáveis.</w:t>
      </w:r>
    </w:p>
    <w:p w14:paraId="1C1ED5C6" w14:textId="0597CF63" w:rsidR="001D7C5C" w:rsidRDefault="001D7C5C" w:rsidP="007344C6">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5" w:name="_Toc532301785"/>
      <w:r w:rsidRPr="00FE2E12">
        <w:lastRenderedPageBreak/>
        <w:t>CONCLUSÃO</w:t>
      </w:r>
      <w:bookmarkEnd w:id="65"/>
    </w:p>
    <w:p w14:paraId="7948A1F3" w14:textId="77777777" w:rsidR="00E30167" w:rsidRDefault="00E30167" w:rsidP="00B5782F">
      <w:pPr>
        <w:pStyle w:val="Paragrafo"/>
      </w:pPr>
    </w:p>
    <w:p w14:paraId="1E14F6F6" w14:textId="03D14049" w:rsidR="00D665EA" w:rsidRDefault="00602701" w:rsidP="000D6AFD">
      <w:pPr>
        <w:widowControl w:val="0"/>
        <w:autoSpaceDE w:val="0"/>
        <w:autoSpaceDN w:val="0"/>
        <w:adjustRightInd w:val="0"/>
        <w:ind w:firstLine="709"/>
      </w:pPr>
      <w:r>
        <w:rPr>
          <w:rFonts w:cs="Arial"/>
          <w:color w:val="000000"/>
        </w:rPr>
        <w:t xml:space="preserve">Neste trabalho foi proposto </w:t>
      </w:r>
      <w:r w:rsidR="002B3159">
        <w:rPr>
          <w:rFonts w:cs="Arial"/>
          <w:color w:val="000000"/>
        </w:rPr>
        <w:t>a implementação</w:t>
      </w:r>
      <w:r>
        <w:rPr>
          <w:rFonts w:cs="Arial"/>
          <w:color w:val="000000"/>
        </w:rPr>
        <w:t xml:space="preserve"> de um </w:t>
      </w:r>
      <w:r>
        <w:rPr>
          <w:rFonts w:cs="Arial"/>
          <w:i/>
          <w:color w:val="000000"/>
        </w:rPr>
        <w:t>software</w:t>
      </w:r>
      <w:r>
        <w:rPr>
          <w:rFonts w:cs="Arial"/>
          <w:color w:val="000000"/>
        </w:rPr>
        <w:t xml:space="preserve"> de assistência pessoal distribuído </w:t>
      </w:r>
      <w:r>
        <w:t>capaz</w:t>
      </w:r>
      <w:r w:rsidR="00924168">
        <w:t xml:space="preserve"> de receber mensagens textuais, </w:t>
      </w:r>
      <w:r w:rsidR="005E72AF">
        <w:t>processar linguagem natural a fim de extrair as intenções a respeitos dos serviços p</w:t>
      </w:r>
      <w:r w:rsidR="0054414D">
        <w:t>ropostos e</w:t>
      </w:r>
      <w:r w:rsidR="005E72AF">
        <w:t xml:space="preserve"> recuperar informações do portal </w:t>
      </w:r>
      <w:r w:rsidR="005319BF">
        <w:t>acadêmico sagres</w:t>
      </w:r>
      <w:r w:rsidR="005E72AF">
        <w:t xml:space="preserve"> e do site da UESC.</w:t>
      </w:r>
    </w:p>
    <w:p w14:paraId="180A41A4" w14:textId="212C0C9F" w:rsidR="00602701" w:rsidRDefault="00BC5C70" w:rsidP="000D6AFD">
      <w:pPr>
        <w:widowControl w:val="0"/>
        <w:autoSpaceDE w:val="0"/>
        <w:autoSpaceDN w:val="0"/>
        <w:adjustRightInd w:val="0"/>
        <w:ind w:firstLine="709"/>
        <w:rPr>
          <w:rFonts w:cs="Arial"/>
          <w:color w:val="000000"/>
        </w:rPr>
      </w:pPr>
      <w:r>
        <w:rPr>
          <w:rFonts w:cs="Arial"/>
          <w:color w:val="000000"/>
        </w:rPr>
        <w:t xml:space="preserve">O módulo de interface implementado </w:t>
      </w:r>
      <w:r w:rsidR="001E32C4">
        <w:rPr>
          <w:rFonts w:cs="Arial"/>
          <w:color w:val="000000"/>
        </w:rPr>
        <w:t>apresentou a capacidade</w:t>
      </w:r>
      <w:r>
        <w:rPr>
          <w:rFonts w:cs="Arial"/>
          <w:color w:val="000000"/>
        </w:rPr>
        <w:t xml:space="preserve"> </w:t>
      </w:r>
      <w:r w:rsidR="001E32C4">
        <w:rPr>
          <w:rFonts w:cs="Arial"/>
          <w:color w:val="000000"/>
        </w:rPr>
        <w:t xml:space="preserve">de estabelecer </w:t>
      </w:r>
      <w:r>
        <w:rPr>
          <w:rFonts w:cs="Arial"/>
          <w:color w:val="000000"/>
        </w:rPr>
        <w:t>a comunicação entre o usuário e o módulo de assistente pessoal. Já o armazenamento de dados</w:t>
      </w:r>
      <w:r w:rsidR="00046E62">
        <w:rPr>
          <w:rFonts w:cs="Arial"/>
          <w:color w:val="000000"/>
        </w:rPr>
        <w:t xml:space="preserve"> dos usuários</w:t>
      </w:r>
      <w:r>
        <w:rPr>
          <w:rFonts w:cs="Arial"/>
          <w:color w:val="000000"/>
        </w:rPr>
        <w:t xml:space="preserve"> foi tratado no módulo de banco de dados</w:t>
      </w:r>
      <w:r w:rsidR="006E2D6C">
        <w:rPr>
          <w:rFonts w:cs="Arial"/>
          <w:color w:val="000000"/>
        </w:rPr>
        <w:t>, o módulo de entendimento de linguagem se mostrou capaz de identificar as intençõ</w:t>
      </w:r>
      <w:r w:rsidR="007A385D">
        <w:rPr>
          <w:rFonts w:cs="Arial"/>
          <w:color w:val="000000"/>
        </w:rPr>
        <w:t>es relacionadas aos serviços dos extratores de dados e algumas intenções triviais. O BotSagres se mostrou capaz de recuperar informações no portal acadêmico sagres, o BotUESC também se mostrou funcional para buscar dados no site da UESC. Por fim, o módulo de assistente pessoal foi responsável por orquestrar a comunicação entre os outros mó</w:t>
      </w:r>
      <w:r w:rsidR="00DC391A">
        <w:rPr>
          <w:rFonts w:cs="Arial"/>
          <w:color w:val="000000"/>
        </w:rPr>
        <w:t>dulos, criando assim um sistema distribuído de assistência pessoal capaz de receber mensagens de texto, interpret</w:t>
      </w:r>
      <w:r w:rsidR="003969AC">
        <w:rPr>
          <w:rFonts w:cs="Arial"/>
          <w:color w:val="000000"/>
        </w:rPr>
        <w:t>á</w:t>
      </w:r>
      <w:r w:rsidR="00DC391A">
        <w:rPr>
          <w:rFonts w:cs="Arial"/>
          <w:color w:val="000000"/>
        </w:rPr>
        <w:t>-las e realizar as ações necessárias para responder ao usuá</w:t>
      </w:r>
      <w:r w:rsidR="00F4564C">
        <w:rPr>
          <w:rFonts w:cs="Arial"/>
          <w:color w:val="000000"/>
        </w:rPr>
        <w:t>rio final, alcançando assim todos os objetivos propostos para este trabalho.</w:t>
      </w:r>
    </w:p>
    <w:p w14:paraId="506E42DF" w14:textId="77777777" w:rsidR="006E2D6C" w:rsidRPr="00BC5C70" w:rsidRDefault="006E2D6C"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bookmarkStart w:id="66" w:name="_Toc532301786"/>
      <w:r>
        <w:t>Trabalhos Futuros</w:t>
      </w:r>
      <w:bookmarkEnd w:id="66"/>
    </w:p>
    <w:p w14:paraId="7A202072" w14:textId="77777777" w:rsidR="00D665EA" w:rsidRDefault="00D665EA" w:rsidP="000D6AFD">
      <w:pPr>
        <w:widowControl w:val="0"/>
        <w:autoSpaceDE w:val="0"/>
        <w:autoSpaceDN w:val="0"/>
        <w:adjustRightInd w:val="0"/>
        <w:ind w:firstLine="709"/>
        <w:rPr>
          <w:rFonts w:cs="Arial"/>
          <w:color w:val="000000"/>
        </w:rPr>
      </w:pPr>
    </w:p>
    <w:p w14:paraId="31C60F30" w14:textId="4EC55469" w:rsidR="0012376C" w:rsidRPr="00E165A1" w:rsidRDefault="003969AC" w:rsidP="00E165A1">
      <w:pPr>
        <w:widowControl w:val="0"/>
        <w:autoSpaceDE w:val="0"/>
        <w:autoSpaceDN w:val="0"/>
        <w:adjustRightInd w:val="0"/>
        <w:ind w:firstLine="709"/>
        <w:rPr>
          <w:rFonts w:cs="Arial"/>
          <w:color w:val="000000"/>
        </w:rPr>
      </w:pPr>
      <w:r>
        <w:rPr>
          <w:rFonts w:cs="Arial"/>
          <w:color w:val="000000"/>
        </w:rPr>
        <w:t>Ao longo do desenvolvimento</w:t>
      </w:r>
      <w:r w:rsidR="00192082">
        <w:rPr>
          <w:rFonts w:cs="Arial"/>
          <w:color w:val="000000"/>
        </w:rPr>
        <w:t xml:space="preserve"> do sistema, p</w:t>
      </w:r>
      <w:r>
        <w:rPr>
          <w:rFonts w:cs="Arial"/>
          <w:color w:val="000000"/>
        </w:rPr>
        <w:t>ô</w:t>
      </w:r>
      <w:r w:rsidR="000D6AFD">
        <w:rPr>
          <w:rFonts w:cs="Arial"/>
          <w:color w:val="000000"/>
        </w:rPr>
        <w:t xml:space="preserve">de-se identificar possíveis melhorias a serem implementadas </w:t>
      </w:r>
      <w:r w:rsidR="00192082">
        <w:rPr>
          <w:rFonts w:cs="Arial"/>
          <w:color w:val="000000"/>
        </w:rPr>
        <w:t>em trabalhos futuros</w:t>
      </w:r>
      <w:r w:rsidR="000D6AFD">
        <w:rPr>
          <w:rFonts w:cs="Arial"/>
          <w:color w:val="000000"/>
        </w:rPr>
        <w:t>,</w:t>
      </w:r>
      <w:r w:rsidR="00192082">
        <w:rPr>
          <w:rFonts w:cs="Arial"/>
          <w:color w:val="000000"/>
        </w:rPr>
        <w:t xml:space="preserve"> tais</w:t>
      </w:r>
      <w:r w:rsidR="000D6AFD">
        <w:rPr>
          <w:rFonts w:cs="Arial"/>
          <w:color w:val="000000"/>
        </w:rPr>
        <w:t xml:space="preserve"> como</w:t>
      </w:r>
      <w:r w:rsidR="00192082">
        <w:rPr>
          <w:rFonts w:cs="Arial"/>
          <w:color w:val="000000"/>
        </w:rPr>
        <w:t>:</w:t>
      </w:r>
      <w:r w:rsidR="000D6AFD">
        <w:rPr>
          <w:rFonts w:cs="Arial"/>
          <w:color w:val="000000"/>
        </w:rPr>
        <w:t xml:space="preserve"> melhoramento do entendimento de linguagem </w:t>
      </w:r>
      <w:r w:rsidR="00B32FDC">
        <w:rPr>
          <w:rFonts w:cs="Arial"/>
          <w:color w:val="000000"/>
        </w:rPr>
        <w:t>natural</w:t>
      </w:r>
      <w:r w:rsidR="004D4ACD">
        <w:rPr>
          <w:rFonts w:cs="Arial"/>
          <w:color w:val="000000"/>
        </w:rPr>
        <w:t>;</w:t>
      </w:r>
      <w:r w:rsidR="002153B0">
        <w:rPr>
          <w:rFonts w:cs="Arial"/>
          <w:color w:val="000000"/>
        </w:rPr>
        <w:t xml:space="preserve"> </w:t>
      </w:r>
      <w:r w:rsidR="000D6AFD">
        <w:rPr>
          <w:rFonts w:cs="Arial"/>
          <w:color w:val="000000"/>
        </w:rPr>
        <w:t>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w:t>
      </w:r>
      <w:r w:rsidR="004D4ACD">
        <w:rPr>
          <w:rFonts w:cs="Arial"/>
          <w:color w:val="000000"/>
        </w:rPr>
        <w:t>;</w:t>
      </w:r>
      <w:r w:rsidR="000D6AFD">
        <w:rPr>
          <w:rFonts w:cs="Arial"/>
          <w:color w:val="000000"/>
        </w:rPr>
        <w:t xml:space="preserve">, criação de novos serviços para o SAP, assim como a criação de novos indexadores de </w:t>
      </w:r>
      <w:r w:rsidR="000D6AFD">
        <w:rPr>
          <w:rFonts w:cs="Arial"/>
          <w:i/>
          <w:iCs/>
          <w:color w:val="000000"/>
        </w:rPr>
        <w:t>bots</w:t>
      </w:r>
      <w:r w:rsidR="000D6AFD">
        <w:rPr>
          <w:rFonts w:cs="Arial"/>
          <w:color w:val="000000"/>
        </w:rPr>
        <w:t xml:space="preserve"> com temas diferentes</w:t>
      </w:r>
      <w:r w:rsidR="004D4ACD">
        <w:rPr>
          <w:rFonts w:cs="Arial"/>
          <w:color w:val="000000"/>
        </w:rPr>
        <w:t>;</w:t>
      </w:r>
      <w:r w:rsidR="002153B0">
        <w:rPr>
          <w:rFonts w:cs="Arial"/>
          <w:color w:val="000000"/>
        </w:rPr>
        <w:t xml:space="preserve"> calcular eficiência em tempo de resposta do assistente</w:t>
      </w:r>
      <w:r w:rsidR="000D6AFD">
        <w:rPr>
          <w:rFonts w:cs="Arial"/>
          <w:color w:val="000000"/>
        </w:rPr>
        <w:t xml:space="preserve"> e a implementação de testes automatizados que sejam realizados periodicamente para a identificação de erros nos serviços visando maior rapidez na correção de novos problemas.</w:t>
      </w:r>
      <w:r w:rsidR="002A4DD2">
        <w:br w:type="page"/>
      </w:r>
    </w:p>
    <w:p w14:paraId="19F317C4" w14:textId="4DB5314A" w:rsidR="00316C05" w:rsidRDefault="00316C05" w:rsidP="00902231">
      <w:pPr>
        <w:pStyle w:val="Ttulo1"/>
        <w:numPr>
          <w:ilvl w:val="0"/>
          <w:numId w:val="0"/>
        </w:numPr>
      </w:pPr>
      <w:bookmarkStart w:id="67" w:name="_Toc532301787"/>
      <w:r>
        <w:lastRenderedPageBreak/>
        <w:t>REFERÊNCIAS</w:t>
      </w:r>
      <w:bookmarkEnd w:id="67"/>
    </w:p>
    <w:p w14:paraId="331EDE9C" w14:textId="02BAED46" w:rsidR="00752074" w:rsidRPr="00E9735C" w:rsidRDefault="00752074" w:rsidP="00B5782F">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r w:rsidRPr="0064483F">
        <w:rPr>
          <w:rFonts w:cs="Arial"/>
          <w:color w:val="353535"/>
          <w:lang w:val="en-US"/>
        </w:rPr>
        <w:t xml:space="preserve">Acesso em: 8 nov.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3E707B6F" w14:textId="77777777" w:rsidR="00325979" w:rsidRDefault="00325979" w:rsidP="002E18BF">
      <w:pPr>
        <w:widowControl w:val="0"/>
        <w:autoSpaceDE w:val="0"/>
        <w:autoSpaceDN w:val="0"/>
        <w:adjustRightInd w:val="0"/>
        <w:spacing w:line="240" w:lineRule="auto"/>
        <w:jc w:val="left"/>
        <w:rPr>
          <w:rFonts w:cs="Arial"/>
          <w:color w:val="353535"/>
        </w:rPr>
      </w:pPr>
    </w:p>
    <w:p w14:paraId="7C3C2F5B" w14:textId="666028E8" w:rsidR="00325979" w:rsidRPr="00C6219E" w:rsidRDefault="00E20F66" w:rsidP="002E18BF">
      <w:pPr>
        <w:widowControl w:val="0"/>
        <w:autoSpaceDE w:val="0"/>
        <w:autoSpaceDN w:val="0"/>
        <w:adjustRightInd w:val="0"/>
        <w:spacing w:line="240" w:lineRule="auto"/>
        <w:jc w:val="left"/>
        <w:rPr>
          <w:rFonts w:cs="Arial"/>
          <w:color w:val="353535"/>
        </w:rPr>
      </w:pPr>
      <w:r w:rsidRPr="00E20F66">
        <w:rPr>
          <w:rFonts w:cs="Arial"/>
          <w:color w:val="353535"/>
        </w:rPr>
        <w:t xml:space="preserve">BECK, K et al. </w:t>
      </w:r>
      <w:r w:rsidRPr="00E20F66">
        <w:rPr>
          <w:rFonts w:cs="Arial"/>
          <w:b/>
          <w:color w:val="353535"/>
        </w:rPr>
        <w:t>Agile Manifesto</w:t>
      </w:r>
      <w:r w:rsidRPr="00E20F66">
        <w:rPr>
          <w:rFonts w:cs="Arial"/>
          <w:color w:val="353535"/>
        </w:rPr>
        <w:t xml:space="preserve">. </w:t>
      </w:r>
      <w:r w:rsidRPr="00C6219E">
        <w:rPr>
          <w:rFonts w:cs="Arial"/>
          <w:color w:val="353535"/>
        </w:rPr>
        <w:t>The Agile Manifesto, 2001.</w:t>
      </w:r>
    </w:p>
    <w:p w14:paraId="174B760B" w14:textId="77777777" w:rsidR="005C36CC" w:rsidRPr="00C6219E"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 xml:space="preserve">[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Pr="00602314"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02314">
        <w:rPr>
          <w:rFonts w:cs="Arial"/>
          <w:color w:val="353535"/>
        </w:rPr>
        <w:t xml:space="preserve">Acesso em: 8 nov. 2018. </w:t>
      </w:r>
    </w:p>
    <w:p w14:paraId="03A96D24" w14:textId="77777777" w:rsidR="00507E07" w:rsidRPr="00602314" w:rsidRDefault="00507E07" w:rsidP="002E18BF">
      <w:pPr>
        <w:widowControl w:val="0"/>
        <w:autoSpaceDE w:val="0"/>
        <w:autoSpaceDN w:val="0"/>
        <w:adjustRightInd w:val="0"/>
        <w:spacing w:line="240" w:lineRule="auto"/>
        <w:jc w:val="left"/>
        <w:rPr>
          <w:rFonts w:cs="Arial"/>
          <w:color w:val="353535"/>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DIGITALOCEAN. </w:t>
      </w:r>
      <w:r w:rsidRPr="00602314">
        <w:rPr>
          <w:rFonts w:cs="Arial"/>
          <w:b/>
          <w:color w:val="353535"/>
        </w:rPr>
        <w:t>Droplet Overview</w:t>
      </w:r>
      <w:r w:rsidRPr="00602314">
        <w:rPr>
          <w:rFonts w:cs="Arial"/>
          <w:color w:val="353535"/>
        </w:rPr>
        <w:t xml:space="preserve">: DigitalOcean Product Documentation. Disponível em: &lt;https://www.digitalocean.com/docs/droplets/overview/&gt;. </w:t>
      </w:r>
      <w:r w:rsidRPr="00507E07">
        <w:rPr>
          <w:rFonts w:cs="Arial"/>
          <w:color w:val="353535"/>
          <w:lang w:val="en-US"/>
        </w:rPr>
        <w:t>Acesso em: 20 nov.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C6219E"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xml:space="preserve">. </w:t>
      </w:r>
      <w:r w:rsidRPr="00C6219E">
        <w:rPr>
          <w:rFonts w:cs="Arial"/>
          <w:color w:val="353535"/>
        </w:rPr>
        <w:t xml:space="preserve">[S.l: s.n.], 2011. </w:t>
      </w:r>
    </w:p>
    <w:p w14:paraId="457449A4" w14:textId="77777777" w:rsidR="00177D36" w:rsidRPr="00C6219E" w:rsidRDefault="00177D36" w:rsidP="002E18BF">
      <w:pPr>
        <w:widowControl w:val="0"/>
        <w:autoSpaceDE w:val="0"/>
        <w:autoSpaceDN w:val="0"/>
        <w:adjustRightInd w:val="0"/>
        <w:spacing w:line="240" w:lineRule="auto"/>
        <w:jc w:val="left"/>
        <w:rPr>
          <w:rFonts w:cs="Arial"/>
          <w:color w:val="353535"/>
        </w:rPr>
      </w:pPr>
    </w:p>
    <w:p w14:paraId="1939E515" w14:textId="7960E978" w:rsidR="00177D36" w:rsidRPr="00602314" w:rsidRDefault="00177D36" w:rsidP="002E18BF">
      <w:pPr>
        <w:widowControl w:val="0"/>
        <w:autoSpaceDE w:val="0"/>
        <w:autoSpaceDN w:val="0"/>
        <w:adjustRightInd w:val="0"/>
        <w:spacing w:line="240" w:lineRule="auto"/>
        <w:jc w:val="left"/>
        <w:rPr>
          <w:rFonts w:cs="Arial"/>
          <w:color w:val="353535"/>
        </w:rPr>
      </w:pPr>
      <w:r w:rsidRPr="00602314">
        <w:rPr>
          <w:rFonts w:cs="Arial"/>
          <w:color w:val="353535"/>
        </w:rPr>
        <w:t xml:space="preserve">GONZALEZ, Marco; LIMA, Vera L. S. De. </w:t>
      </w:r>
      <w:r w:rsidRPr="00602314">
        <w:rPr>
          <w:rFonts w:cs="Arial"/>
          <w:b/>
          <w:color w:val="353535"/>
        </w:rPr>
        <w:t>Recuperação de Informação e Processamento da Linguagem Natural</w:t>
      </w:r>
      <w:r w:rsidRPr="00602314">
        <w:rPr>
          <w:rFonts w:cs="Arial"/>
          <w:color w:val="353535"/>
        </w:rPr>
        <w:t>. XXIII Congresso da Sociedade Brasileira de Computação. Anais da III Jornada de Mini-Cursos de Inteligência Artificial. Campinas:[sn], v. 3, p. 347–395, 2003. Disponível em: &lt;http://www.erfelipe.com.br/artigos/RI_Processamento_de_linguagem_natural.pdf&gt;. Acesso em: 5 de dez. 2018.</w:t>
      </w:r>
    </w:p>
    <w:p w14:paraId="74608D9A" w14:textId="77777777" w:rsidR="00402D0F" w:rsidRPr="00602314" w:rsidRDefault="00402D0F" w:rsidP="002E18BF">
      <w:pPr>
        <w:widowControl w:val="0"/>
        <w:autoSpaceDE w:val="0"/>
        <w:autoSpaceDN w:val="0"/>
        <w:adjustRightInd w:val="0"/>
        <w:spacing w:line="240" w:lineRule="auto"/>
        <w:jc w:val="left"/>
        <w:rPr>
          <w:rFonts w:cs="Arial"/>
          <w:color w:val="353535"/>
        </w:rPr>
      </w:pPr>
    </w:p>
    <w:p w14:paraId="1BC0A08A" w14:textId="1426DE0C" w:rsidR="00C213C5" w:rsidRDefault="00C213C5" w:rsidP="002E18BF">
      <w:pPr>
        <w:widowControl w:val="0"/>
        <w:autoSpaceDE w:val="0"/>
        <w:autoSpaceDN w:val="0"/>
        <w:adjustRightInd w:val="0"/>
        <w:spacing w:line="240" w:lineRule="auto"/>
        <w:jc w:val="left"/>
        <w:rPr>
          <w:rFonts w:cs="Arial"/>
          <w:color w:val="353535"/>
          <w:lang w:val="en-US"/>
        </w:rPr>
      </w:pPr>
      <w:r w:rsidRPr="00602314">
        <w:rPr>
          <w:rFonts w:cs="Arial"/>
          <w:color w:val="353535"/>
        </w:rPr>
        <w:t xml:space="preserve">GOOGLE. </w:t>
      </w:r>
      <w:r w:rsidRPr="00602314">
        <w:rPr>
          <w:rFonts w:cs="Arial"/>
          <w:b/>
          <w:color w:val="353535"/>
        </w:rPr>
        <w:t>DialogFlow - Docs</w:t>
      </w:r>
      <w:r w:rsidRPr="00602314">
        <w:rPr>
          <w:rFonts w:cs="Arial"/>
          <w:color w:val="353535"/>
        </w:rPr>
        <w:t xml:space="preserve">. Disponível em: &lt;https://dialogflow.com/docs&gt;. </w:t>
      </w:r>
      <w:r w:rsidRPr="00C213C5">
        <w:rPr>
          <w:rFonts w:cs="Arial"/>
          <w:color w:val="353535"/>
          <w:lang w:val="en-US"/>
        </w:rPr>
        <w:t>Acesso em: 5 dez. 2018.</w:t>
      </w:r>
    </w:p>
    <w:p w14:paraId="47DB9730" w14:textId="77777777" w:rsidR="00C213C5" w:rsidRPr="0064483F" w:rsidRDefault="00C213C5"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lastRenderedPageBreak/>
        <w:t xml:space="preserve">HEROKU. </w:t>
      </w:r>
      <w:r w:rsidRPr="00401C9D">
        <w:rPr>
          <w:rFonts w:cs="Arial"/>
          <w:b/>
          <w:iCs/>
          <w:color w:val="353535"/>
        </w:rPr>
        <w:t>The Heroku Platform</w:t>
      </w:r>
      <w:r w:rsidRPr="00E9735C">
        <w:rPr>
          <w:rFonts w:cs="Arial"/>
          <w:color w:val="353535"/>
        </w:rPr>
        <w:t xml:space="preserve">. Disponível em: &lt;https://www.heroku.com/platform&gt;. </w:t>
      </w:r>
      <w:r w:rsidRPr="0064483F">
        <w:rPr>
          <w:rFonts w:cs="Arial"/>
          <w:color w:val="353535"/>
          <w:lang w:val="en-US"/>
        </w:rPr>
        <w:t xml:space="preserve">Acesso em: 8 nov.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Antawan;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r w:rsidRPr="0064483F">
        <w:rPr>
          <w:rFonts w:cs="Arial"/>
          <w:color w:val="353535"/>
          <w:lang w:val="en-US"/>
        </w:rPr>
        <w:t xml:space="preserve">Acesso em: 8 nov.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C6219E" w:rsidRDefault="00351650" w:rsidP="00351650">
      <w:pPr>
        <w:spacing w:line="240" w:lineRule="auto"/>
        <w:jc w:val="left"/>
        <w:rPr>
          <w:rFonts w:eastAsia="Times New Roman" w:cs="Arial"/>
          <w:lang w:eastAsia="pt-BR"/>
        </w:rPr>
      </w:pPr>
      <w:r w:rsidRPr="007C3347">
        <w:rPr>
          <w:rFonts w:eastAsia="Times New Roman" w:cs="Arial"/>
          <w:iCs/>
          <w:lang w:val="en-US" w:eastAsia="pt-BR"/>
        </w:rPr>
        <w:t>IBM</w:t>
      </w:r>
      <w:r w:rsidR="002D447F" w:rsidRPr="007C3347">
        <w:rPr>
          <w:rFonts w:eastAsia="Times New Roman" w:cs="Arial"/>
          <w:b/>
          <w:iCs/>
          <w:lang w:val="en-US" w:eastAsia="pt-BR"/>
        </w:rPr>
        <w:t>. IBM</w:t>
      </w:r>
      <w:r w:rsidRPr="007C3347">
        <w:rPr>
          <w:rFonts w:eastAsia="Times New Roman" w:cs="Arial"/>
          <w:b/>
          <w:iCs/>
          <w:lang w:val="en-US" w:eastAsia="pt-BR"/>
        </w:rPr>
        <w:t xml:space="preserve"> Knowledge Center - What is distributed computing</w:t>
      </w:r>
      <w:r w:rsidRPr="007C3347">
        <w:rPr>
          <w:rFonts w:eastAsia="Times New Roman" w:cs="Arial"/>
          <w:lang w:val="en-US" w:eastAsia="pt-BR"/>
        </w:rPr>
        <w:t xml:space="preserve">. </w:t>
      </w:r>
      <w:r w:rsidRPr="00351650">
        <w:rPr>
          <w:rFonts w:eastAsia="Times New Roman" w:cs="Arial"/>
          <w:lang w:eastAsia="pt-BR"/>
        </w:rPr>
        <w:t xml:space="preserve">Disponível em: &lt;https://www.ibm.com/support/knowledgecenter/en/SSAL2T_8.2.0/com.ibm.cics.tx.doc/concepts/c_wht_is_distd_comptg.html&gt;. </w:t>
      </w:r>
      <w:r w:rsidRPr="00C6219E">
        <w:rPr>
          <w:rFonts w:eastAsia="Times New Roman" w:cs="Arial"/>
          <w:lang w:eastAsia="pt-BR"/>
        </w:rPr>
        <w:t xml:space="preserve">Acesso em: 19 nov. 2018. </w:t>
      </w:r>
    </w:p>
    <w:p w14:paraId="3EBF9796" w14:textId="77777777" w:rsidR="00876961" w:rsidRPr="00C6219E" w:rsidRDefault="00876961" w:rsidP="00351650">
      <w:pPr>
        <w:spacing w:line="240" w:lineRule="auto"/>
        <w:jc w:val="left"/>
        <w:rPr>
          <w:rFonts w:eastAsia="Times New Roman" w:cs="Arial"/>
          <w:lang w:eastAsia="pt-BR"/>
        </w:rPr>
      </w:pPr>
    </w:p>
    <w:p w14:paraId="57271841" w14:textId="3A8F81E9" w:rsidR="00876961" w:rsidRPr="007C3347" w:rsidRDefault="00AB5DC9" w:rsidP="00351650">
      <w:pPr>
        <w:spacing w:line="240" w:lineRule="auto"/>
        <w:jc w:val="left"/>
        <w:rPr>
          <w:rFonts w:eastAsia="Times New Roman" w:cs="Arial"/>
          <w:lang w:val="en-US" w:eastAsia="pt-BR"/>
        </w:rPr>
      </w:pPr>
      <w:r w:rsidRPr="00C6219E">
        <w:rPr>
          <w:rFonts w:eastAsia="Times New Roman" w:cs="Arial"/>
          <w:lang w:eastAsia="pt-BR"/>
        </w:rPr>
        <w:t xml:space="preserve">KISER, Matt. </w:t>
      </w:r>
      <w:r w:rsidRPr="00C6219E">
        <w:rPr>
          <w:rFonts w:eastAsia="Times New Roman" w:cs="Arial"/>
          <w:b/>
          <w:lang w:eastAsia="pt-BR"/>
        </w:rPr>
        <w:t>Introduction to Natural Language Processing (NLP) | Algorithmia Blog</w:t>
      </w:r>
      <w:r w:rsidRPr="00C6219E">
        <w:rPr>
          <w:rFonts w:eastAsia="Times New Roman" w:cs="Arial"/>
          <w:lang w:eastAsia="pt-BR"/>
        </w:rPr>
        <w:t xml:space="preserve">. Disponível em: &lt;https://blog.algorithmia.com/introduction-natural-language-processing-nlp/&gt;. </w:t>
      </w:r>
      <w:r w:rsidRPr="00AB5DC9">
        <w:rPr>
          <w:rFonts w:eastAsia="Times New Roman" w:cs="Arial"/>
          <w:lang w:val="en-US" w:eastAsia="pt-BR"/>
        </w:rPr>
        <w:t>Acesso em: 9 dez. 2018.</w:t>
      </w:r>
    </w:p>
    <w:p w14:paraId="4DB03D96"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82C59A7" w14:textId="39144DBF" w:rsidR="00442198" w:rsidRPr="00C6219E" w:rsidRDefault="00317017" w:rsidP="002E18BF">
      <w:pPr>
        <w:widowControl w:val="0"/>
        <w:autoSpaceDE w:val="0"/>
        <w:autoSpaceDN w:val="0"/>
        <w:adjustRightInd w:val="0"/>
        <w:spacing w:line="240" w:lineRule="auto"/>
        <w:jc w:val="left"/>
        <w:rPr>
          <w:rFonts w:cs="Arial"/>
          <w:color w:val="353535"/>
          <w:lang w:val="en-US"/>
        </w:rPr>
      </w:pPr>
      <w:r w:rsidRPr="00317017">
        <w:rPr>
          <w:rFonts w:cs="Arial"/>
          <w:color w:val="353535"/>
          <w:lang w:val="en-US"/>
        </w:rPr>
        <w:t xml:space="preserve">LANE, Kin. </w:t>
      </w:r>
      <w:r w:rsidRPr="00317017">
        <w:rPr>
          <w:rFonts w:cs="Arial"/>
          <w:b/>
          <w:color w:val="353535"/>
          <w:lang w:val="en-US"/>
        </w:rPr>
        <w:t>Overview Of The Backend as a Service (BaaS) Space</w:t>
      </w:r>
      <w:r w:rsidRPr="00317017">
        <w:rPr>
          <w:rFonts w:cs="Arial"/>
          <w:color w:val="353535"/>
          <w:lang w:val="en-US"/>
        </w:rPr>
        <w:t xml:space="preserve">. API Evangelist, v. 2013, n. May, 2013. </w:t>
      </w:r>
      <w:r w:rsidRPr="007C3347">
        <w:rPr>
          <w:rFonts w:cs="Arial"/>
          <w:color w:val="353535"/>
        </w:rPr>
        <w:t xml:space="preserve">Disponível em: &lt;https://s3.amazonaws.com/kinlane-productions/whitepapers/API+Evangelist+-+Overview+of+the+Backend+as+a+Service+Space.pdf&gt;. </w:t>
      </w:r>
      <w:r w:rsidRPr="00C6219E">
        <w:rPr>
          <w:rFonts w:cs="Arial"/>
          <w:color w:val="353535"/>
          <w:lang w:val="en-US"/>
        </w:rPr>
        <w:t>Acesso em: 5 de dez. 2018.</w:t>
      </w:r>
    </w:p>
    <w:p w14:paraId="44C8D670" w14:textId="77777777" w:rsidR="005847E4" w:rsidRPr="00C6219E" w:rsidRDefault="005847E4" w:rsidP="002E18BF">
      <w:pPr>
        <w:widowControl w:val="0"/>
        <w:autoSpaceDE w:val="0"/>
        <w:autoSpaceDN w:val="0"/>
        <w:adjustRightInd w:val="0"/>
        <w:spacing w:line="240" w:lineRule="auto"/>
        <w:jc w:val="left"/>
        <w:rPr>
          <w:rFonts w:cs="Arial"/>
          <w:color w:val="353535"/>
          <w:lang w:val="en-US"/>
        </w:rPr>
      </w:pPr>
    </w:p>
    <w:p w14:paraId="359BA006" w14:textId="7D4A6EB0" w:rsidR="00B37A5C" w:rsidRPr="00B37A5C" w:rsidRDefault="00B37A5C"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S.l: s.n.], 2011.</w:t>
      </w:r>
    </w:p>
    <w:p w14:paraId="2E56C3FF" w14:textId="77777777" w:rsidR="00B37A5C" w:rsidRPr="00C6219E" w:rsidRDefault="00B37A5C"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C6219E">
        <w:rPr>
          <w:rFonts w:cs="Arial"/>
          <w:color w:val="353535"/>
          <w:lang w:val="en-US"/>
        </w:rPr>
        <w:t xml:space="preserve">MARK, Massé. </w:t>
      </w:r>
      <w:r w:rsidRPr="00C6219E">
        <w:rPr>
          <w:rFonts w:cs="Arial"/>
          <w:b/>
          <w:iCs/>
          <w:color w:val="353535"/>
          <w:lang w:val="en-US"/>
        </w:rPr>
        <w:t>REST API Design Rulebook</w:t>
      </w:r>
      <w:r w:rsidRPr="00C6219E">
        <w:rPr>
          <w:rFonts w:cs="Arial"/>
          <w:color w:val="353535"/>
          <w:lang w:val="en-US"/>
        </w:rPr>
        <w:t xml:space="preserve">. </w:t>
      </w:r>
      <w:r w:rsidRPr="0064483F">
        <w:rPr>
          <w:rFonts w:cs="Arial"/>
          <w:color w:val="353535"/>
          <w:lang w:val="en-US"/>
        </w:rPr>
        <w:t xml:space="preserve">[S.l: s.n.], 2013. </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6787475E" w14:textId="77777777" w:rsidR="00CD68A6" w:rsidRPr="0064483F" w:rsidRDefault="00CD68A6" w:rsidP="002E18BF">
      <w:pPr>
        <w:widowControl w:val="0"/>
        <w:autoSpaceDE w:val="0"/>
        <w:autoSpaceDN w:val="0"/>
        <w:adjustRightInd w:val="0"/>
        <w:spacing w:line="240" w:lineRule="auto"/>
        <w:jc w:val="left"/>
        <w:rPr>
          <w:rFonts w:cs="Arial"/>
          <w:color w:val="353535"/>
          <w:lang w:val="en-US"/>
        </w:rPr>
      </w:pP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 xml:space="preserve">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Pr="00C6219E"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AgronomoBot:</w:t>
      </w:r>
      <w:r w:rsidRPr="0064483F">
        <w:rPr>
          <w:rFonts w:cs="Arial"/>
          <w:color w:val="353535"/>
          <w:lang w:val="en-US"/>
        </w:rPr>
        <w:t xml:space="preserve"> a smart answering Chatbot applied to agricultural sensor networks. </w:t>
      </w:r>
      <w:r w:rsidRPr="00C6219E">
        <w:rPr>
          <w:rFonts w:cs="Arial"/>
          <w:color w:val="353535"/>
          <w:lang w:val="en-US"/>
        </w:rPr>
        <w:t xml:space="preserve">2018, [S.l: s.n.], 2018. </w:t>
      </w:r>
    </w:p>
    <w:p w14:paraId="3DC2F203" w14:textId="77777777" w:rsidR="004D5608" w:rsidRPr="00C6219E" w:rsidRDefault="004D5608" w:rsidP="002E18BF">
      <w:pPr>
        <w:widowControl w:val="0"/>
        <w:autoSpaceDE w:val="0"/>
        <w:autoSpaceDN w:val="0"/>
        <w:adjustRightInd w:val="0"/>
        <w:spacing w:line="240" w:lineRule="auto"/>
        <w:jc w:val="left"/>
        <w:rPr>
          <w:rFonts w:cs="Arial"/>
          <w:color w:val="353535"/>
          <w:lang w:val="en-US"/>
        </w:rPr>
      </w:pPr>
    </w:p>
    <w:p w14:paraId="225785D2" w14:textId="7CA51D0F" w:rsidR="00B308FE" w:rsidRDefault="00B308FE" w:rsidP="002E18BF">
      <w:pPr>
        <w:widowControl w:val="0"/>
        <w:autoSpaceDE w:val="0"/>
        <w:autoSpaceDN w:val="0"/>
        <w:adjustRightInd w:val="0"/>
        <w:spacing w:line="240" w:lineRule="auto"/>
        <w:jc w:val="left"/>
        <w:rPr>
          <w:rFonts w:cs="Arial"/>
          <w:color w:val="353535"/>
        </w:rPr>
      </w:pPr>
      <w:r w:rsidRPr="00C6219E">
        <w:rPr>
          <w:rFonts w:cs="Arial"/>
          <w:color w:val="353535"/>
          <w:lang w:val="en-US"/>
        </w:rPr>
        <w:t xml:space="preserve">PAULO. </w:t>
      </w:r>
      <w:r w:rsidRPr="00C6219E">
        <w:rPr>
          <w:rFonts w:cs="Arial"/>
          <w:b/>
          <w:color w:val="353535"/>
          <w:lang w:val="en-US"/>
        </w:rPr>
        <w:t>Top 10 Best Web Scraping Books - Simplified Web Scraping</w:t>
      </w:r>
      <w:r w:rsidRPr="00C6219E">
        <w:rPr>
          <w:rFonts w:cs="Arial"/>
          <w:color w:val="353535"/>
          <w:lang w:val="en-US"/>
        </w:rPr>
        <w:t xml:space="preserve">. </w:t>
      </w:r>
      <w:r w:rsidRPr="00B308FE">
        <w:rPr>
          <w:rFonts w:cs="Arial"/>
          <w:color w:val="353535"/>
        </w:rPr>
        <w:t>Disponível em: &lt;https://nocodewebscraping.com/top-10-web-scraping-books/#What_Is_Web_Scraping&gt;. Acesso em: 6 dez. 2018.</w:t>
      </w:r>
    </w:p>
    <w:p w14:paraId="12B59C17" w14:textId="77777777" w:rsidR="00B308FE" w:rsidRDefault="00B308FE" w:rsidP="002E18BF">
      <w:pPr>
        <w:widowControl w:val="0"/>
        <w:autoSpaceDE w:val="0"/>
        <w:autoSpaceDN w:val="0"/>
        <w:adjustRightInd w:val="0"/>
        <w:spacing w:line="240" w:lineRule="auto"/>
        <w:jc w:val="left"/>
        <w:rPr>
          <w:rFonts w:cs="Arial"/>
          <w:color w:val="353535"/>
        </w:rPr>
      </w:pPr>
    </w:p>
    <w:p w14:paraId="07833D70" w14:textId="4E67F4DC" w:rsidR="00A03297" w:rsidRDefault="00A03297" w:rsidP="002E18BF">
      <w:pPr>
        <w:widowControl w:val="0"/>
        <w:autoSpaceDE w:val="0"/>
        <w:autoSpaceDN w:val="0"/>
        <w:adjustRightInd w:val="0"/>
        <w:spacing w:line="240" w:lineRule="auto"/>
        <w:jc w:val="left"/>
        <w:rPr>
          <w:rFonts w:cs="Arial"/>
          <w:color w:val="353535"/>
        </w:rPr>
      </w:pPr>
      <w:r w:rsidRPr="00A03297">
        <w:rPr>
          <w:rFonts w:cs="Arial"/>
          <w:color w:val="353535"/>
        </w:rPr>
        <w:t xml:space="preserve">PERNA, CL; DELGADO, HK; FINATTO, MJ. </w:t>
      </w:r>
      <w:r w:rsidRPr="00A03297">
        <w:rPr>
          <w:rFonts w:cs="Arial"/>
          <w:b/>
          <w:color w:val="353535"/>
        </w:rPr>
        <w:t>Linguagens especializadas em corpora: modos de dizer e interfaces de pesquisa</w:t>
      </w:r>
      <w:r w:rsidRPr="00A03297">
        <w:rPr>
          <w:rFonts w:cs="Arial"/>
          <w:color w:val="353535"/>
        </w:rPr>
        <w:t>. [S.l: s.n.], 2010. Disponível em: &lt;</w:t>
      </w:r>
      <w:r w:rsidR="00757227" w:rsidRPr="00757227">
        <w:t xml:space="preserve"> </w:t>
      </w:r>
      <w:r w:rsidR="00757227" w:rsidRPr="00757227">
        <w:rPr>
          <w:rFonts w:cs="Arial"/>
          <w:color w:val="353535"/>
        </w:rPr>
        <w:t xml:space="preserve">https://goo.gl/fLRoyk </w:t>
      </w:r>
      <w:r w:rsidRPr="00A03297">
        <w:rPr>
          <w:rFonts w:cs="Arial"/>
          <w:color w:val="353535"/>
        </w:rPr>
        <w:t>&gt;.</w:t>
      </w:r>
      <w:r w:rsidR="00587792">
        <w:rPr>
          <w:rFonts w:cs="Arial"/>
          <w:color w:val="353535"/>
        </w:rPr>
        <w:t xml:space="preserve"> Acesso em: 10</w:t>
      </w:r>
      <w:r>
        <w:rPr>
          <w:rFonts w:cs="Arial"/>
          <w:color w:val="353535"/>
        </w:rPr>
        <w:t xml:space="preserve"> de dez. 2018.</w:t>
      </w:r>
    </w:p>
    <w:p w14:paraId="50D8B605" w14:textId="77777777" w:rsidR="00A03297" w:rsidRDefault="00A03297" w:rsidP="002E18BF">
      <w:pPr>
        <w:widowControl w:val="0"/>
        <w:autoSpaceDE w:val="0"/>
        <w:autoSpaceDN w:val="0"/>
        <w:adjustRightInd w:val="0"/>
        <w:spacing w:line="240" w:lineRule="auto"/>
        <w:jc w:val="left"/>
        <w:rPr>
          <w:rFonts w:cs="Arial"/>
          <w:color w:val="353535"/>
        </w:rPr>
      </w:pPr>
    </w:p>
    <w:p w14:paraId="24224E58" w14:textId="77777777" w:rsidR="00916F64" w:rsidRPr="00E9735C" w:rsidRDefault="00916F64" w:rsidP="002E18BF">
      <w:pPr>
        <w:widowControl w:val="0"/>
        <w:autoSpaceDE w:val="0"/>
        <w:autoSpaceDN w:val="0"/>
        <w:adjustRightInd w:val="0"/>
        <w:spacing w:line="240" w:lineRule="auto"/>
        <w:jc w:val="left"/>
        <w:rPr>
          <w:rFonts w:cs="Arial"/>
          <w:color w:val="353535"/>
        </w:rPr>
      </w:pPr>
    </w:p>
    <w:p w14:paraId="5B86BF51" w14:textId="5B66771E" w:rsidR="00B36083"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lastRenderedPageBreak/>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264504E2" w14:textId="77777777" w:rsidR="00376A6D" w:rsidRDefault="00376A6D" w:rsidP="002E18BF">
      <w:pPr>
        <w:widowControl w:val="0"/>
        <w:autoSpaceDE w:val="0"/>
        <w:autoSpaceDN w:val="0"/>
        <w:adjustRightInd w:val="0"/>
        <w:spacing w:line="240" w:lineRule="auto"/>
        <w:jc w:val="left"/>
        <w:rPr>
          <w:rFonts w:cs="Arial"/>
          <w:color w:val="353535"/>
        </w:rPr>
      </w:pPr>
    </w:p>
    <w:p w14:paraId="4FB05494" w14:textId="0B82CCE9" w:rsidR="00CF6BC6" w:rsidRDefault="00CF6BC6" w:rsidP="002E18BF">
      <w:pPr>
        <w:widowControl w:val="0"/>
        <w:autoSpaceDE w:val="0"/>
        <w:autoSpaceDN w:val="0"/>
        <w:adjustRightInd w:val="0"/>
        <w:spacing w:line="240" w:lineRule="auto"/>
        <w:jc w:val="left"/>
        <w:rPr>
          <w:rFonts w:cs="Arial"/>
          <w:color w:val="353535"/>
        </w:rPr>
      </w:pPr>
      <w:r w:rsidRPr="00CF6BC6">
        <w:rPr>
          <w:rFonts w:cs="Arial"/>
          <w:color w:val="353535"/>
        </w:rPr>
        <w:t xml:space="preserve">PYTHON. </w:t>
      </w:r>
      <w:r w:rsidRPr="005F428C">
        <w:rPr>
          <w:rFonts w:cs="Arial"/>
          <w:b/>
          <w:color w:val="353535"/>
        </w:rPr>
        <w:t>What is Python? Executive Summary</w:t>
      </w:r>
      <w:r w:rsidRPr="00CF6BC6">
        <w:rPr>
          <w:rFonts w:cs="Arial"/>
          <w:color w:val="353535"/>
        </w:rPr>
        <w:t>. Disponível em: &lt;https://www.python.org/doc/essays/blurb/&gt;. Acesso em: 10 dez. 2018.</w:t>
      </w:r>
    </w:p>
    <w:p w14:paraId="73921F84" w14:textId="77777777" w:rsidR="00CF6BC6" w:rsidRPr="00E9735C" w:rsidRDefault="00CF6BC6" w:rsidP="002E18BF">
      <w:pPr>
        <w:widowControl w:val="0"/>
        <w:autoSpaceDE w:val="0"/>
        <w:autoSpaceDN w:val="0"/>
        <w:adjustRightInd w:val="0"/>
        <w:spacing w:line="240" w:lineRule="auto"/>
        <w:jc w:val="left"/>
        <w:rPr>
          <w:rFonts w:cs="Arial"/>
          <w:color w:val="353535"/>
        </w:rPr>
      </w:pPr>
    </w:p>
    <w:p w14:paraId="42EF950D"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7C3347">
        <w:rPr>
          <w:rFonts w:cs="Arial"/>
          <w:iCs/>
          <w:color w:val="353535"/>
        </w:rPr>
        <w:t>Renote</w:t>
      </w:r>
      <w:r w:rsidRPr="007C3347">
        <w:rPr>
          <w:rFonts w:cs="Arial"/>
          <w:color w:val="353535"/>
        </w:rPr>
        <w:t>, 2008.</w:t>
      </w:r>
    </w:p>
    <w:p w14:paraId="50D7553D" w14:textId="77777777" w:rsidR="00227813" w:rsidRPr="007C3347" w:rsidRDefault="00227813" w:rsidP="002E18BF">
      <w:pPr>
        <w:widowControl w:val="0"/>
        <w:autoSpaceDE w:val="0"/>
        <w:autoSpaceDN w:val="0"/>
        <w:adjustRightInd w:val="0"/>
        <w:spacing w:line="240" w:lineRule="auto"/>
        <w:jc w:val="left"/>
        <w:rPr>
          <w:rFonts w:cs="Arial"/>
          <w:color w:val="353535"/>
        </w:rPr>
      </w:pPr>
    </w:p>
    <w:p w14:paraId="52F607C6" w14:textId="5608D898" w:rsidR="00FB3CDD" w:rsidRPr="007C3347" w:rsidRDefault="00FB3CDD" w:rsidP="002E18BF">
      <w:pPr>
        <w:widowControl w:val="0"/>
        <w:autoSpaceDE w:val="0"/>
        <w:autoSpaceDN w:val="0"/>
        <w:adjustRightInd w:val="0"/>
        <w:spacing w:line="240" w:lineRule="auto"/>
        <w:jc w:val="left"/>
        <w:rPr>
          <w:rFonts w:cs="Arial"/>
          <w:color w:val="353535"/>
        </w:rPr>
      </w:pPr>
      <w:r w:rsidRPr="007C3347">
        <w:rPr>
          <w:rFonts w:cs="Arial"/>
          <w:color w:val="353535"/>
        </w:rPr>
        <w:t xml:space="preserve">SOARES, MICHEL DOS SANTOS. </w:t>
      </w:r>
      <w:r w:rsidRPr="007C3347">
        <w:rPr>
          <w:rFonts w:cs="Arial"/>
          <w:b/>
          <w:color w:val="353535"/>
        </w:rPr>
        <w:t>Comparação entre Metodologias Ágeis e Tradicionais para o Desenvolvimento de Software</w:t>
      </w:r>
      <w:r w:rsidRPr="007C3347">
        <w:rPr>
          <w:rFonts w:cs="Arial"/>
          <w:color w:val="353535"/>
        </w:rPr>
        <w:t>. Idesia (Arica), v. 3, p. 6, 2004. Disponível em: &lt;http://www.dcc.ufla.br/infocomp/index.php/INFOCOMP/article/view/68&gt;. Acesso em: 5 de dez. 2018.</w:t>
      </w:r>
    </w:p>
    <w:p w14:paraId="43950B4D" w14:textId="77777777" w:rsidR="00FB3CDD" w:rsidRPr="007C3347" w:rsidRDefault="00FB3CDD" w:rsidP="002E18BF">
      <w:pPr>
        <w:widowControl w:val="0"/>
        <w:autoSpaceDE w:val="0"/>
        <w:autoSpaceDN w:val="0"/>
        <w:adjustRightInd w:val="0"/>
        <w:spacing w:line="240" w:lineRule="auto"/>
        <w:jc w:val="left"/>
        <w:rPr>
          <w:rFonts w:cs="Arial"/>
          <w:color w:val="353535"/>
        </w:rPr>
      </w:pPr>
    </w:p>
    <w:p w14:paraId="7C35F8DF" w14:textId="77777777" w:rsidR="00923A98" w:rsidRDefault="00923A98" w:rsidP="002E18BF">
      <w:pPr>
        <w:widowControl w:val="0"/>
        <w:autoSpaceDE w:val="0"/>
        <w:autoSpaceDN w:val="0"/>
        <w:adjustRightInd w:val="0"/>
        <w:spacing w:line="240" w:lineRule="auto"/>
        <w:jc w:val="left"/>
        <w:rPr>
          <w:rFonts w:cs="Arial"/>
          <w:color w:val="353535"/>
          <w:lang w:val="en-US"/>
        </w:rPr>
      </w:pPr>
      <w:r w:rsidRPr="007C3347">
        <w:rPr>
          <w:rFonts w:cs="Arial"/>
          <w:color w:val="353535"/>
        </w:rPr>
        <w:t xml:space="preserve">SOEDIONO, Budi. </w:t>
      </w:r>
      <w:r w:rsidRPr="007C3347">
        <w:rPr>
          <w:rFonts w:cs="Arial"/>
          <w:b/>
          <w:iCs/>
          <w:color w:val="353535"/>
        </w:rPr>
        <w:t>Web Scraping with Python</w:t>
      </w:r>
      <w:r w:rsidRPr="007C3347">
        <w:rPr>
          <w:rFonts w:cs="Arial"/>
          <w:color w:val="353535"/>
        </w:rPr>
        <w:t xml:space="preserve">. </w:t>
      </w:r>
      <w:r w:rsidRPr="0064483F">
        <w:rPr>
          <w:rFonts w:cs="Arial"/>
          <w:color w:val="353535"/>
          <w:lang w:val="en-US"/>
        </w:rPr>
        <w:t xml:space="preserve">[S.l: s.n.], 1989. </w:t>
      </w:r>
    </w:p>
    <w:p w14:paraId="6237B917" w14:textId="77777777" w:rsidR="006F3FC3" w:rsidRDefault="006F3FC3" w:rsidP="002E18BF">
      <w:pPr>
        <w:widowControl w:val="0"/>
        <w:autoSpaceDE w:val="0"/>
        <w:autoSpaceDN w:val="0"/>
        <w:adjustRightInd w:val="0"/>
        <w:spacing w:line="240" w:lineRule="auto"/>
        <w:jc w:val="left"/>
        <w:rPr>
          <w:rFonts w:cs="Arial"/>
          <w:color w:val="353535"/>
          <w:lang w:val="en-US"/>
        </w:rPr>
      </w:pPr>
    </w:p>
    <w:p w14:paraId="0EC499D9" w14:textId="363BE44A" w:rsidR="006F3FC3" w:rsidRPr="00C6219E" w:rsidRDefault="006F3FC3" w:rsidP="002E18BF">
      <w:pPr>
        <w:widowControl w:val="0"/>
        <w:autoSpaceDE w:val="0"/>
        <w:autoSpaceDN w:val="0"/>
        <w:adjustRightInd w:val="0"/>
        <w:spacing w:line="240" w:lineRule="auto"/>
        <w:jc w:val="left"/>
        <w:rPr>
          <w:rFonts w:cs="Arial"/>
          <w:color w:val="353535"/>
        </w:rPr>
      </w:pPr>
      <w:r w:rsidRPr="006F3FC3">
        <w:rPr>
          <w:rFonts w:cs="Arial"/>
          <w:color w:val="353535"/>
          <w:lang w:val="en-US"/>
        </w:rPr>
        <w:t xml:space="preserve">SOMMERVILLE, Ian. </w:t>
      </w:r>
      <w:r w:rsidRPr="00C6219E">
        <w:rPr>
          <w:rFonts w:cs="Arial"/>
          <w:b/>
          <w:color w:val="353535"/>
        </w:rPr>
        <w:t>Engenharia de Software</w:t>
      </w:r>
      <w:r w:rsidRPr="00C6219E">
        <w:rPr>
          <w:rFonts w:cs="Arial"/>
          <w:color w:val="353535"/>
        </w:rPr>
        <w:t>. [S.l: s.n.], 2013.</w:t>
      </w:r>
    </w:p>
    <w:p w14:paraId="13B68504" w14:textId="77777777" w:rsidR="009A637A" w:rsidRPr="00C6219E" w:rsidRDefault="009A637A" w:rsidP="002E18BF">
      <w:pPr>
        <w:widowControl w:val="0"/>
        <w:autoSpaceDE w:val="0"/>
        <w:autoSpaceDN w:val="0"/>
        <w:adjustRightInd w:val="0"/>
        <w:spacing w:line="240" w:lineRule="auto"/>
        <w:jc w:val="left"/>
        <w:rPr>
          <w:rFonts w:cs="Arial"/>
          <w:color w:val="353535"/>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Tol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xml:space="preserve">. [S.l: s.n.],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3FC57B1B" w14:textId="40FCAF28" w:rsidR="00EE7989" w:rsidRDefault="00EE7989" w:rsidP="002E18BF">
      <w:pPr>
        <w:widowControl w:val="0"/>
        <w:autoSpaceDE w:val="0"/>
        <w:autoSpaceDN w:val="0"/>
        <w:adjustRightInd w:val="0"/>
        <w:spacing w:line="240" w:lineRule="auto"/>
        <w:jc w:val="left"/>
        <w:rPr>
          <w:rFonts w:cs="Arial"/>
          <w:color w:val="353535"/>
          <w:lang w:val="en-US"/>
        </w:rPr>
      </w:pPr>
      <w:r w:rsidRPr="00EE7989">
        <w:rPr>
          <w:rFonts w:cs="Arial"/>
          <w:color w:val="353535"/>
          <w:lang w:val="en-US"/>
        </w:rPr>
        <w:t xml:space="preserve">TELENYK, Sergii et al. </w:t>
      </w:r>
      <w:r w:rsidRPr="00EE7989">
        <w:rPr>
          <w:rFonts w:cs="Arial"/>
          <w:b/>
          <w:color w:val="353535"/>
          <w:lang w:val="en-US"/>
        </w:rPr>
        <w:t>MODELS AND METHODS OF RESOURCE MANAGEMENT FOR VPS HOSTING</w:t>
      </w:r>
      <w:r w:rsidRPr="00EE7989">
        <w:rPr>
          <w:rFonts w:cs="Arial"/>
          <w:color w:val="353535"/>
          <w:lang w:val="en-US"/>
        </w:rPr>
        <w:t>. 2013.</w:t>
      </w:r>
    </w:p>
    <w:p w14:paraId="16108777" w14:textId="77777777" w:rsidR="00EE7989" w:rsidRDefault="00EE7989" w:rsidP="002E18BF">
      <w:pPr>
        <w:widowControl w:val="0"/>
        <w:autoSpaceDE w:val="0"/>
        <w:autoSpaceDN w:val="0"/>
        <w:adjustRightInd w:val="0"/>
        <w:spacing w:line="240" w:lineRule="auto"/>
        <w:jc w:val="left"/>
        <w:rPr>
          <w:rFonts w:cs="Arial"/>
          <w:color w:val="353535"/>
          <w:lang w:val="en-US"/>
        </w:rPr>
      </w:pPr>
    </w:p>
    <w:p w14:paraId="02C484BF" w14:textId="14CFE51D" w:rsidR="00351650" w:rsidRPr="00C6219E" w:rsidRDefault="00351650" w:rsidP="002E18BF">
      <w:pPr>
        <w:widowControl w:val="0"/>
        <w:autoSpaceDE w:val="0"/>
        <w:autoSpaceDN w:val="0"/>
        <w:adjustRightInd w:val="0"/>
        <w:spacing w:line="240" w:lineRule="auto"/>
        <w:jc w:val="left"/>
        <w:rPr>
          <w:rFonts w:eastAsia="Times New Roman" w:cs="Arial"/>
          <w:noProof/>
        </w:rPr>
      </w:pPr>
      <w:r w:rsidRPr="007C3347">
        <w:rPr>
          <w:rFonts w:eastAsia="Times New Roman" w:cs="Arial"/>
          <w:noProof/>
          <w:lang w:val="en-US"/>
        </w:rPr>
        <w:t xml:space="preserve">USACHEV, Denis </w:t>
      </w:r>
      <w:r w:rsidRPr="007C3347">
        <w:rPr>
          <w:rFonts w:eastAsia="Times New Roman" w:cs="Arial"/>
          <w:iCs/>
          <w:noProof/>
          <w:lang w:val="en-US"/>
        </w:rPr>
        <w:t>et al.</w:t>
      </w:r>
      <w:r w:rsidRPr="007C3347">
        <w:rPr>
          <w:rFonts w:eastAsia="Times New Roman" w:cs="Arial"/>
          <w:noProof/>
          <w:lang w:val="en-US"/>
        </w:rPr>
        <w:t xml:space="preserve"> </w:t>
      </w:r>
      <w:r w:rsidRPr="007C3347">
        <w:rPr>
          <w:rFonts w:eastAsia="Times New Roman" w:cs="Arial"/>
          <w:b/>
          <w:noProof/>
          <w:lang w:val="en-US"/>
        </w:rPr>
        <w:t>Open source platform Digital Personal Assistant</w:t>
      </w:r>
      <w:r w:rsidRPr="007C3347">
        <w:rPr>
          <w:rFonts w:eastAsia="Times New Roman" w:cs="Arial"/>
          <w:noProof/>
          <w:lang w:val="en-US"/>
        </w:rPr>
        <w:t xml:space="preserve">. </w:t>
      </w:r>
      <w:r w:rsidRPr="00C6219E">
        <w:rPr>
          <w:rFonts w:eastAsia="Times New Roman" w:cs="Arial"/>
          <w:noProof/>
        </w:rPr>
        <w:t xml:space="preserve">2018. </w:t>
      </w:r>
      <w:r w:rsidRPr="00854EBC">
        <w:rPr>
          <w:rFonts w:eastAsia="Times New Roman" w:cs="Arial"/>
          <w:noProof/>
        </w:rPr>
        <w:t>Disponível em: &lt;http://arxiv.org/abs/1801.03650&gt;</w:t>
      </w:r>
      <w:r>
        <w:rPr>
          <w:rFonts w:eastAsia="Times New Roman" w:cs="Arial"/>
          <w:noProof/>
        </w:rPr>
        <w:t xml:space="preserve">. </w:t>
      </w:r>
      <w:r w:rsidRPr="00C6219E">
        <w:rPr>
          <w:rFonts w:eastAsia="Times New Roman" w:cs="Arial"/>
          <w:noProof/>
        </w:rPr>
        <w:t>Acesso em: 19 nov. 18.</w:t>
      </w:r>
    </w:p>
    <w:p w14:paraId="742A7AAE" w14:textId="77777777" w:rsidR="00796BA2" w:rsidRPr="00C6219E" w:rsidRDefault="00796BA2" w:rsidP="002E18BF">
      <w:pPr>
        <w:widowControl w:val="0"/>
        <w:autoSpaceDE w:val="0"/>
        <w:autoSpaceDN w:val="0"/>
        <w:adjustRightInd w:val="0"/>
        <w:spacing w:line="240" w:lineRule="auto"/>
        <w:jc w:val="left"/>
        <w:rPr>
          <w:rFonts w:cs="Arial"/>
          <w:color w:val="353535"/>
        </w:rPr>
      </w:pPr>
    </w:p>
    <w:p w14:paraId="64898DE6" w14:textId="07734257" w:rsidR="00923A98" w:rsidRPr="00C6219E" w:rsidRDefault="00923A98" w:rsidP="002E18BF">
      <w:pPr>
        <w:widowControl w:val="0"/>
        <w:autoSpaceDE w:val="0"/>
        <w:autoSpaceDN w:val="0"/>
        <w:adjustRightInd w:val="0"/>
        <w:spacing w:line="240" w:lineRule="auto"/>
        <w:jc w:val="left"/>
        <w:rPr>
          <w:rFonts w:cs="Arial"/>
          <w:color w:val="353535"/>
        </w:rPr>
      </w:pPr>
      <w:r w:rsidRPr="00C6219E">
        <w:rPr>
          <w:rFonts w:cs="Arial"/>
          <w:color w:val="353535"/>
        </w:rPr>
        <w:t xml:space="preserve">VARGIU, Eloisa; URRU, Mirko.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C6219E">
        <w:rPr>
          <w:rFonts w:cs="Arial"/>
          <w:iCs/>
          <w:color w:val="353535"/>
        </w:rPr>
        <w:t>Artificial Intelligence Research</w:t>
      </w:r>
      <w:r w:rsidR="00B75CE7" w:rsidRPr="00C6219E">
        <w:rPr>
          <w:rFonts w:cs="Arial"/>
          <w:color w:val="353535"/>
        </w:rPr>
        <w:t>, v. 2, n. 1, 20 nov. 2012.</w:t>
      </w:r>
    </w:p>
    <w:p w14:paraId="1CC25EFA" w14:textId="77777777" w:rsidR="00BB45AC" w:rsidRPr="00C6219E" w:rsidRDefault="00BB45AC" w:rsidP="002E18BF">
      <w:pPr>
        <w:widowControl w:val="0"/>
        <w:autoSpaceDE w:val="0"/>
        <w:autoSpaceDN w:val="0"/>
        <w:adjustRightInd w:val="0"/>
        <w:spacing w:line="240" w:lineRule="auto"/>
        <w:jc w:val="left"/>
        <w:rPr>
          <w:rFonts w:cs="Arial"/>
          <w:color w:val="353535"/>
        </w:rPr>
      </w:pPr>
    </w:p>
    <w:p w14:paraId="67C27070" w14:textId="00E7851A" w:rsidR="00BB45AC" w:rsidRPr="0064483F" w:rsidRDefault="00BB45AC" w:rsidP="002E18BF">
      <w:pPr>
        <w:widowControl w:val="0"/>
        <w:autoSpaceDE w:val="0"/>
        <w:autoSpaceDN w:val="0"/>
        <w:adjustRightInd w:val="0"/>
        <w:spacing w:line="240" w:lineRule="auto"/>
        <w:jc w:val="left"/>
        <w:rPr>
          <w:rFonts w:cs="Arial"/>
          <w:color w:val="353535"/>
          <w:lang w:val="en-US"/>
        </w:rPr>
      </w:pPr>
      <w:r w:rsidRPr="00C6219E">
        <w:rPr>
          <w:rFonts w:cs="Arial"/>
          <w:color w:val="353535"/>
        </w:rPr>
        <w:t xml:space="preserve">VENTRON. </w:t>
      </w:r>
      <w:r w:rsidRPr="00C6219E">
        <w:rPr>
          <w:rFonts w:cs="Arial"/>
          <w:b/>
          <w:color w:val="353535"/>
        </w:rPr>
        <w:t>METODOLOGIAS ÁGEIS: O QUE SÃO E PRINCIPAIS TIPOS</w:t>
      </w:r>
      <w:r w:rsidRPr="00C6219E">
        <w:rPr>
          <w:rFonts w:cs="Arial"/>
          <w:color w:val="353535"/>
        </w:rPr>
        <w:t xml:space="preserve">. Disponível em: &lt;https://www.ventron.com.br/blog/metodologias-ageis&gt;. </w:t>
      </w:r>
      <w:r w:rsidRPr="00BB45AC">
        <w:rPr>
          <w:rFonts w:cs="Arial"/>
          <w:color w:val="353535"/>
          <w:lang w:val="en-US"/>
        </w:rPr>
        <w:t>Acesso em: 6 dez. 2018.</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Introduction to Multiagent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Mengting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Chatbot with Serverless Computing</w:t>
      </w:r>
      <w:r w:rsidRPr="0064483F">
        <w:rPr>
          <w:rFonts w:cs="Arial"/>
          <w:color w:val="353535"/>
          <w:lang w:val="en-US"/>
        </w:rPr>
        <w:t xml:space="preserve">. </w:t>
      </w:r>
      <w:r w:rsidRPr="00E9735C">
        <w:rPr>
          <w:rFonts w:cs="Arial"/>
          <w:color w:val="353535"/>
        </w:rPr>
        <w:t xml:space="preserve">2016, [S.l: s.n.], 2016. </w:t>
      </w:r>
    </w:p>
    <w:p w14:paraId="5789F417" w14:textId="77777777" w:rsidR="006A4063" w:rsidRPr="00E9735C" w:rsidRDefault="006A4063" w:rsidP="002E18BF">
      <w:pPr>
        <w:widowControl w:val="0"/>
        <w:autoSpaceDE w:val="0"/>
        <w:autoSpaceDN w:val="0"/>
        <w:adjustRightInd w:val="0"/>
        <w:spacing w:line="240" w:lineRule="auto"/>
        <w:jc w:val="left"/>
        <w:rPr>
          <w:rFonts w:cs="Arial"/>
          <w:color w:val="353535"/>
        </w:rPr>
      </w:pPr>
    </w:p>
    <w:p w14:paraId="70BFC2D4" w14:textId="177A1282" w:rsidR="00BF1684" w:rsidRPr="00ED53F1" w:rsidRDefault="00923A98" w:rsidP="00ED53F1">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p>
    <w:sectPr w:rsidR="00BF1684" w:rsidRPr="00ED53F1"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8F1A11" w16cid:durableId="1FB95CC2"/>
  <w16cid:commentId w16cid:paraId="2E066630" w16cid:durableId="1FB95EA0"/>
  <w16cid:commentId w16cid:paraId="65B1DB04" w16cid:durableId="1FB95FBE"/>
  <w16cid:commentId w16cid:paraId="2FC7A8C2" w16cid:durableId="1FB95FDA"/>
  <w16cid:commentId w16cid:paraId="54A36838" w16cid:durableId="1FB95FEA"/>
  <w16cid:commentId w16cid:paraId="3B009D39" w16cid:durableId="1FB96159"/>
  <w16cid:commentId w16cid:paraId="64D86500" w16cid:durableId="1FB962AF"/>
  <w16cid:commentId w16cid:paraId="2E3EFB69" w16cid:durableId="1FB962FB"/>
  <w16cid:commentId w16cid:paraId="28C81F45" w16cid:durableId="1FB9638A"/>
  <w16cid:commentId w16cid:paraId="6421C3F3" w16cid:durableId="1FB963A6"/>
  <w16cid:commentId w16cid:paraId="3F6AD814" w16cid:durableId="1FB9645F"/>
  <w16cid:commentId w16cid:paraId="79EDB0AD" w16cid:durableId="1FB96528"/>
  <w16cid:commentId w16cid:paraId="1FED60B2" w16cid:durableId="1FB966CA"/>
  <w16cid:commentId w16cid:paraId="69D008F3" w16cid:durableId="1FB967EE"/>
  <w16cid:commentId w16cid:paraId="4B37081F" w16cid:durableId="1FB96824"/>
  <w16cid:commentId w16cid:paraId="2E9456F1" w16cid:durableId="1FB96826"/>
  <w16cid:commentId w16cid:paraId="36FC6BB0" w16cid:durableId="1FB969E8"/>
  <w16cid:commentId w16cid:paraId="3F801833" w16cid:durableId="1FB96B37"/>
  <w16cid:commentId w16cid:paraId="0879E46A" w16cid:durableId="1FB96BF9"/>
  <w16cid:commentId w16cid:paraId="5386E64A" w16cid:durableId="1FB96BD5"/>
  <w16cid:commentId w16cid:paraId="4C570F29" w16cid:durableId="1FB96C6C"/>
  <w16cid:commentId w16cid:paraId="39DC1DF5" w16cid:durableId="1FB96CAB"/>
  <w16cid:commentId w16cid:paraId="13B042AB" w16cid:durableId="1FB96F82"/>
  <w16cid:commentId w16cid:paraId="0DC0FAC8" w16cid:durableId="1FB97115"/>
  <w16cid:commentId w16cid:paraId="1B3FCB6E" w16cid:durableId="1FB97245"/>
  <w16cid:commentId w16cid:paraId="65FFBF34" w16cid:durableId="1FB972BA"/>
  <w16cid:commentId w16cid:paraId="5B0D07C1" w16cid:durableId="1FB97346"/>
  <w16cid:commentId w16cid:paraId="745455FA" w16cid:durableId="1FB97374"/>
  <w16cid:commentId w16cid:paraId="4EF7B452" w16cid:durableId="1FB973B8"/>
  <w16cid:commentId w16cid:paraId="7542AB20" w16cid:durableId="1FB9741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9558E2" w14:textId="77777777" w:rsidR="00731D90" w:rsidRDefault="00731D90" w:rsidP="00BD2D5D">
      <w:pPr>
        <w:spacing w:line="240" w:lineRule="auto"/>
      </w:pPr>
      <w:r>
        <w:separator/>
      </w:r>
    </w:p>
  </w:endnote>
  <w:endnote w:type="continuationSeparator" w:id="0">
    <w:p w14:paraId="754907DB" w14:textId="77777777" w:rsidR="00731D90" w:rsidRDefault="00731D90"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E7A501" w14:textId="77777777" w:rsidR="00731D90" w:rsidRDefault="00731D90" w:rsidP="00BD2D5D">
      <w:pPr>
        <w:spacing w:line="240" w:lineRule="auto"/>
      </w:pPr>
      <w:r>
        <w:separator/>
      </w:r>
    </w:p>
  </w:footnote>
  <w:footnote w:type="continuationSeparator" w:id="0">
    <w:p w14:paraId="02207958" w14:textId="77777777" w:rsidR="00731D90" w:rsidRDefault="00731D90" w:rsidP="00BD2D5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681C04" w:rsidRDefault="00681C04"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681C04" w:rsidRDefault="00681C04"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681C04" w:rsidRDefault="00681C04"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681C04" w:rsidRDefault="00681C04"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CC30B6">
      <w:rPr>
        <w:rStyle w:val="NmerodaPgina"/>
        <w:noProof/>
      </w:rPr>
      <w:t>53</w:t>
    </w:r>
    <w:r>
      <w:rPr>
        <w:rStyle w:val="NmerodaPgina"/>
      </w:rPr>
      <w:fldChar w:fldCharType="end"/>
    </w:r>
  </w:p>
  <w:p w14:paraId="01ECDB72" w14:textId="77777777" w:rsidR="00681C04" w:rsidRDefault="00681C04"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681C04" w:rsidRDefault="00681C04"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0403CD">
      <w:rPr>
        <w:rStyle w:val="NmerodaPgina"/>
        <w:noProof/>
      </w:rPr>
      <w:t>11</w:t>
    </w:r>
    <w:r>
      <w:rPr>
        <w:rStyle w:val="NmerodaPgina"/>
      </w:rPr>
      <w:fldChar w:fldCharType="end"/>
    </w:r>
  </w:p>
  <w:p w14:paraId="337F2FBA" w14:textId="62F5892F" w:rsidR="00681C04" w:rsidRDefault="00681C04"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6A1AF70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2B29"/>
    <w:rsid w:val="00003243"/>
    <w:rsid w:val="0000334D"/>
    <w:rsid w:val="00003537"/>
    <w:rsid w:val="00003C65"/>
    <w:rsid w:val="00004D69"/>
    <w:rsid w:val="000052D9"/>
    <w:rsid w:val="00006C94"/>
    <w:rsid w:val="0001050E"/>
    <w:rsid w:val="000109D0"/>
    <w:rsid w:val="00010B3D"/>
    <w:rsid w:val="00011C93"/>
    <w:rsid w:val="00011D44"/>
    <w:rsid w:val="00012582"/>
    <w:rsid w:val="00012F8C"/>
    <w:rsid w:val="00015933"/>
    <w:rsid w:val="00015AAE"/>
    <w:rsid w:val="00015D82"/>
    <w:rsid w:val="00016AAD"/>
    <w:rsid w:val="000170FB"/>
    <w:rsid w:val="00020797"/>
    <w:rsid w:val="000218AD"/>
    <w:rsid w:val="00022A87"/>
    <w:rsid w:val="00023954"/>
    <w:rsid w:val="00024693"/>
    <w:rsid w:val="00024847"/>
    <w:rsid w:val="000260A2"/>
    <w:rsid w:val="0002714C"/>
    <w:rsid w:val="00027446"/>
    <w:rsid w:val="0003063F"/>
    <w:rsid w:val="000307D3"/>
    <w:rsid w:val="00031305"/>
    <w:rsid w:val="000319B4"/>
    <w:rsid w:val="0003281E"/>
    <w:rsid w:val="00034BFA"/>
    <w:rsid w:val="000352A6"/>
    <w:rsid w:val="00035D65"/>
    <w:rsid w:val="00036909"/>
    <w:rsid w:val="000374EF"/>
    <w:rsid w:val="000403CD"/>
    <w:rsid w:val="0004100E"/>
    <w:rsid w:val="0004292F"/>
    <w:rsid w:val="00042F27"/>
    <w:rsid w:val="000431BE"/>
    <w:rsid w:val="00043264"/>
    <w:rsid w:val="0004340B"/>
    <w:rsid w:val="00043950"/>
    <w:rsid w:val="00044162"/>
    <w:rsid w:val="00044931"/>
    <w:rsid w:val="000465E2"/>
    <w:rsid w:val="00046E62"/>
    <w:rsid w:val="000474D4"/>
    <w:rsid w:val="000501DF"/>
    <w:rsid w:val="00050D66"/>
    <w:rsid w:val="00050E7B"/>
    <w:rsid w:val="00050F3B"/>
    <w:rsid w:val="000511BE"/>
    <w:rsid w:val="000511D3"/>
    <w:rsid w:val="00053472"/>
    <w:rsid w:val="000538C2"/>
    <w:rsid w:val="00053D41"/>
    <w:rsid w:val="00054103"/>
    <w:rsid w:val="00054B7E"/>
    <w:rsid w:val="00056E24"/>
    <w:rsid w:val="000575C6"/>
    <w:rsid w:val="000603E9"/>
    <w:rsid w:val="00060A0E"/>
    <w:rsid w:val="00061DCE"/>
    <w:rsid w:val="00061DDC"/>
    <w:rsid w:val="00062608"/>
    <w:rsid w:val="000638D5"/>
    <w:rsid w:val="00063ED0"/>
    <w:rsid w:val="0006446C"/>
    <w:rsid w:val="00064BF7"/>
    <w:rsid w:val="00065237"/>
    <w:rsid w:val="00067659"/>
    <w:rsid w:val="000679C8"/>
    <w:rsid w:val="00067B76"/>
    <w:rsid w:val="0007092D"/>
    <w:rsid w:val="00071093"/>
    <w:rsid w:val="000716DD"/>
    <w:rsid w:val="000728D7"/>
    <w:rsid w:val="0007597F"/>
    <w:rsid w:val="00075CE5"/>
    <w:rsid w:val="00075EF4"/>
    <w:rsid w:val="00076303"/>
    <w:rsid w:val="0007634E"/>
    <w:rsid w:val="0007664F"/>
    <w:rsid w:val="000775DB"/>
    <w:rsid w:val="00077E7C"/>
    <w:rsid w:val="00081042"/>
    <w:rsid w:val="000811A9"/>
    <w:rsid w:val="00081520"/>
    <w:rsid w:val="00081CE8"/>
    <w:rsid w:val="00083A19"/>
    <w:rsid w:val="000847A5"/>
    <w:rsid w:val="00085314"/>
    <w:rsid w:val="00085595"/>
    <w:rsid w:val="00086D6A"/>
    <w:rsid w:val="00090411"/>
    <w:rsid w:val="00090FD6"/>
    <w:rsid w:val="00091B80"/>
    <w:rsid w:val="00091E9D"/>
    <w:rsid w:val="00091F3F"/>
    <w:rsid w:val="00092D63"/>
    <w:rsid w:val="0009322D"/>
    <w:rsid w:val="0009370D"/>
    <w:rsid w:val="0009508D"/>
    <w:rsid w:val="0009530A"/>
    <w:rsid w:val="00097B59"/>
    <w:rsid w:val="000A0AC9"/>
    <w:rsid w:val="000A1D2C"/>
    <w:rsid w:val="000A2229"/>
    <w:rsid w:val="000A27AC"/>
    <w:rsid w:val="000A288F"/>
    <w:rsid w:val="000A35BE"/>
    <w:rsid w:val="000A5052"/>
    <w:rsid w:val="000A5C51"/>
    <w:rsid w:val="000A647C"/>
    <w:rsid w:val="000A6F32"/>
    <w:rsid w:val="000A72AD"/>
    <w:rsid w:val="000B0C07"/>
    <w:rsid w:val="000B0EB4"/>
    <w:rsid w:val="000B1C1C"/>
    <w:rsid w:val="000B1F91"/>
    <w:rsid w:val="000B228D"/>
    <w:rsid w:val="000B2CC1"/>
    <w:rsid w:val="000B35EC"/>
    <w:rsid w:val="000B3660"/>
    <w:rsid w:val="000B403D"/>
    <w:rsid w:val="000B58A1"/>
    <w:rsid w:val="000B62FC"/>
    <w:rsid w:val="000B640C"/>
    <w:rsid w:val="000B672E"/>
    <w:rsid w:val="000B6DAA"/>
    <w:rsid w:val="000B7214"/>
    <w:rsid w:val="000B7FA0"/>
    <w:rsid w:val="000C010E"/>
    <w:rsid w:val="000C04E4"/>
    <w:rsid w:val="000C19F6"/>
    <w:rsid w:val="000C302E"/>
    <w:rsid w:val="000C4EFB"/>
    <w:rsid w:val="000C519E"/>
    <w:rsid w:val="000C5E8A"/>
    <w:rsid w:val="000C7873"/>
    <w:rsid w:val="000C7AB4"/>
    <w:rsid w:val="000D1317"/>
    <w:rsid w:val="000D1708"/>
    <w:rsid w:val="000D285A"/>
    <w:rsid w:val="000D2AFD"/>
    <w:rsid w:val="000D3308"/>
    <w:rsid w:val="000D3554"/>
    <w:rsid w:val="000D382F"/>
    <w:rsid w:val="000D3E06"/>
    <w:rsid w:val="000D6309"/>
    <w:rsid w:val="000D6A2B"/>
    <w:rsid w:val="000D6AFD"/>
    <w:rsid w:val="000D7D9D"/>
    <w:rsid w:val="000E063C"/>
    <w:rsid w:val="000E08C6"/>
    <w:rsid w:val="000E1306"/>
    <w:rsid w:val="000E4B4B"/>
    <w:rsid w:val="000E543F"/>
    <w:rsid w:val="000E679B"/>
    <w:rsid w:val="000E6B30"/>
    <w:rsid w:val="000E7311"/>
    <w:rsid w:val="000F116C"/>
    <w:rsid w:val="000F174D"/>
    <w:rsid w:val="000F2324"/>
    <w:rsid w:val="000F4779"/>
    <w:rsid w:val="000F4C57"/>
    <w:rsid w:val="000F4F91"/>
    <w:rsid w:val="00100982"/>
    <w:rsid w:val="001009C4"/>
    <w:rsid w:val="00102CBD"/>
    <w:rsid w:val="001033FB"/>
    <w:rsid w:val="00103C75"/>
    <w:rsid w:val="0010444D"/>
    <w:rsid w:val="00104726"/>
    <w:rsid w:val="00104789"/>
    <w:rsid w:val="00105CD4"/>
    <w:rsid w:val="00105CD7"/>
    <w:rsid w:val="001073F6"/>
    <w:rsid w:val="001074C2"/>
    <w:rsid w:val="00107771"/>
    <w:rsid w:val="00107D7E"/>
    <w:rsid w:val="0011183D"/>
    <w:rsid w:val="00112C81"/>
    <w:rsid w:val="00112F35"/>
    <w:rsid w:val="001137B0"/>
    <w:rsid w:val="00115277"/>
    <w:rsid w:val="00115FE7"/>
    <w:rsid w:val="0011618D"/>
    <w:rsid w:val="00116279"/>
    <w:rsid w:val="001162C7"/>
    <w:rsid w:val="00116D06"/>
    <w:rsid w:val="0011757A"/>
    <w:rsid w:val="00117ABF"/>
    <w:rsid w:val="00120D0C"/>
    <w:rsid w:val="00122A1B"/>
    <w:rsid w:val="0012376C"/>
    <w:rsid w:val="0012381E"/>
    <w:rsid w:val="00124129"/>
    <w:rsid w:val="001242ED"/>
    <w:rsid w:val="001248CA"/>
    <w:rsid w:val="00124C17"/>
    <w:rsid w:val="0012741C"/>
    <w:rsid w:val="001301BC"/>
    <w:rsid w:val="00130E1B"/>
    <w:rsid w:val="001314B5"/>
    <w:rsid w:val="00131694"/>
    <w:rsid w:val="00131CE2"/>
    <w:rsid w:val="00131F9A"/>
    <w:rsid w:val="00132423"/>
    <w:rsid w:val="00132C42"/>
    <w:rsid w:val="00132E4E"/>
    <w:rsid w:val="00133929"/>
    <w:rsid w:val="00135771"/>
    <w:rsid w:val="00135E91"/>
    <w:rsid w:val="001363BD"/>
    <w:rsid w:val="00136527"/>
    <w:rsid w:val="0013670D"/>
    <w:rsid w:val="00136F1C"/>
    <w:rsid w:val="001408F9"/>
    <w:rsid w:val="0014159A"/>
    <w:rsid w:val="001419EA"/>
    <w:rsid w:val="00142238"/>
    <w:rsid w:val="0014302E"/>
    <w:rsid w:val="00144BFE"/>
    <w:rsid w:val="0014769E"/>
    <w:rsid w:val="001504C5"/>
    <w:rsid w:val="00150B24"/>
    <w:rsid w:val="00151076"/>
    <w:rsid w:val="0015157B"/>
    <w:rsid w:val="00151768"/>
    <w:rsid w:val="00151AE3"/>
    <w:rsid w:val="00151D36"/>
    <w:rsid w:val="00151F9C"/>
    <w:rsid w:val="00152F03"/>
    <w:rsid w:val="001544A5"/>
    <w:rsid w:val="00154D89"/>
    <w:rsid w:val="00154DF5"/>
    <w:rsid w:val="00155EB6"/>
    <w:rsid w:val="0015706B"/>
    <w:rsid w:val="00157425"/>
    <w:rsid w:val="00161D35"/>
    <w:rsid w:val="00161EF4"/>
    <w:rsid w:val="00163ECA"/>
    <w:rsid w:val="00164A12"/>
    <w:rsid w:val="00164F72"/>
    <w:rsid w:val="0016520B"/>
    <w:rsid w:val="001655F7"/>
    <w:rsid w:val="001664F0"/>
    <w:rsid w:val="001667BA"/>
    <w:rsid w:val="00166B86"/>
    <w:rsid w:val="00167292"/>
    <w:rsid w:val="00167F9E"/>
    <w:rsid w:val="001701ED"/>
    <w:rsid w:val="001703A0"/>
    <w:rsid w:val="00170EC0"/>
    <w:rsid w:val="00171783"/>
    <w:rsid w:val="00172439"/>
    <w:rsid w:val="001741E9"/>
    <w:rsid w:val="001741EB"/>
    <w:rsid w:val="001748E9"/>
    <w:rsid w:val="00177386"/>
    <w:rsid w:val="00177D35"/>
    <w:rsid w:val="00177D36"/>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868C7"/>
    <w:rsid w:val="00187841"/>
    <w:rsid w:val="001904EE"/>
    <w:rsid w:val="001909A7"/>
    <w:rsid w:val="00192082"/>
    <w:rsid w:val="00193057"/>
    <w:rsid w:val="0019311E"/>
    <w:rsid w:val="0019366A"/>
    <w:rsid w:val="001939BD"/>
    <w:rsid w:val="00194979"/>
    <w:rsid w:val="00196623"/>
    <w:rsid w:val="001971FE"/>
    <w:rsid w:val="00197477"/>
    <w:rsid w:val="001979D1"/>
    <w:rsid w:val="00197C0F"/>
    <w:rsid w:val="001A022D"/>
    <w:rsid w:val="001A110F"/>
    <w:rsid w:val="001A31C7"/>
    <w:rsid w:val="001A5AEF"/>
    <w:rsid w:val="001A75B5"/>
    <w:rsid w:val="001A7AB9"/>
    <w:rsid w:val="001B0B74"/>
    <w:rsid w:val="001B131B"/>
    <w:rsid w:val="001B1469"/>
    <w:rsid w:val="001B34EC"/>
    <w:rsid w:val="001B36BE"/>
    <w:rsid w:val="001B3BFE"/>
    <w:rsid w:val="001B4008"/>
    <w:rsid w:val="001B41EA"/>
    <w:rsid w:val="001B71D1"/>
    <w:rsid w:val="001C18E4"/>
    <w:rsid w:val="001C1B1D"/>
    <w:rsid w:val="001C2143"/>
    <w:rsid w:val="001C2424"/>
    <w:rsid w:val="001C2573"/>
    <w:rsid w:val="001C26A3"/>
    <w:rsid w:val="001C2C95"/>
    <w:rsid w:val="001C3422"/>
    <w:rsid w:val="001C3793"/>
    <w:rsid w:val="001C3B44"/>
    <w:rsid w:val="001C5B47"/>
    <w:rsid w:val="001C78D1"/>
    <w:rsid w:val="001D0B0C"/>
    <w:rsid w:val="001D227E"/>
    <w:rsid w:val="001D2D49"/>
    <w:rsid w:val="001D3BB3"/>
    <w:rsid w:val="001D4126"/>
    <w:rsid w:val="001D5546"/>
    <w:rsid w:val="001D68C7"/>
    <w:rsid w:val="001D7C5C"/>
    <w:rsid w:val="001E00AC"/>
    <w:rsid w:val="001E03F9"/>
    <w:rsid w:val="001E0926"/>
    <w:rsid w:val="001E2C55"/>
    <w:rsid w:val="001E32C4"/>
    <w:rsid w:val="001E3D9A"/>
    <w:rsid w:val="001E45C2"/>
    <w:rsid w:val="001E4EE8"/>
    <w:rsid w:val="001E56FC"/>
    <w:rsid w:val="001E57E0"/>
    <w:rsid w:val="001E6881"/>
    <w:rsid w:val="001F03EA"/>
    <w:rsid w:val="001F055B"/>
    <w:rsid w:val="001F067C"/>
    <w:rsid w:val="001F1723"/>
    <w:rsid w:val="001F45E2"/>
    <w:rsid w:val="001F5517"/>
    <w:rsid w:val="001F5908"/>
    <w:rsid w:val="001F625B"/>
    <w:rsid w:val="001F68A3"/>
    <w:rsid w:val="001F77A1"/>
    <w:rsid w:val="00200645"/>
    <w:rsid w:val="00201F8D"/>
    <w:rsid w:val="00202541"/>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417C"/>
    <w:rsid w:val="002153B0"/>
    <w:rsid w:val="00216499"/>
    <w:rsid w:val="00216BD5"/>
    <w:rsid w:val="00217198"/>
    <w:rsid w:val="002174CA"/>
    <w:rsid w:val="002206B0"/>
    <w:rsid w:val="00220EC0"/>
    <w:rsid w:val="00221340"/>
    <w:rsid w:val="002217DD"/>
    <w:rsid w:val="00221D83"/>
    <w:rsid w:val="002223E3"/>
    <w:rsid w:val="0022284A"/>
    <w:rsid w:val="00223191"/>
    <w:rsid w:val="00223A41"/>
    <w:rsid w:val="00223D4E"/>
    <w:rsid w:val="002251B8"/>
    <w:rsid w:val="00225A8B"/>
    <w:rsid w:val="00226365"/>
    <w:rsid w:val="00226C4D"/>
    <w:rsid w:val="00227813"/>
    <w:rsid w:val="00230102"/>
    <w:rsid w:val="00231BD0"/>
    <w:rsid w:val="00232D84"/>
    <w:rsid w:val="00234E52"/>
    <w:rsid w:val="00234F25"/>
    <w:rsid w:val="00237DC9"/>
    <w:rsid w:val="00237FD4"/>
    <w:rsid w:val="002407BD"/>
    <w:rsid w:val="00240C99"/>
    <w:rsid w:val="00243547"/>
    <w:rsid w:val="00244922"/>
    <w:rsid w:val="00246CE5"/>
    <w:rsid w:val="002510D8"/>
    <w:rsid w:val="00251591"/>
    <w:rsid w:val="00252163"/>
    <w:rsid w:val="002527F7"/>
    <w:rsid w:val="002529B8"/>
    <w:rsid w:val="00252C47"/>
    <w:rsid w:val="002532FD"/>
    <w:rsid w:val="0025353D"/>
    <w:rsid w:val="002536E2"/>
    <w:rsid w:val="00253D6B"/>
    <w:rsid w:val="00254248"/>
    <w:rsid w:val="00254C1D"/>
    <w:rsid w:val="00254C50"/>
    <w:rsid w:val="002556CD"/>
    <w:rsid w:val="0025570B"/>
    <w:rsid w:val="002560BA"/>
    <w:rsid w:val="0025752A"/>
    <w:rsid w:val="00257A47"/>
    <w:rsid w:val="00261203"/>
    <w:rsid w:val="00261238"/>
    <w:rsid w:val="002614C0"/>
    <w:rsid w:val="00261D57"/>
    <w:rsid w:val="0026209F"/>
    <w:rsid w:val="00262780"/>
    <w:rsid w:val="00264A3B"/>
    <w:rsid w:val="00264ED9"/>
    <w:rsid w:val="00264F58"/>
    <w:rsid w:val="00265BDA"/>
    <w:rsid w:val="00267415"/>
    <w:rsid w:val="00270258"/>
    <w:rsid w:val="002708E4"/>
    <w:rsid w:val="00272326"/>
    <w:rsid w:val="002731F2"/>
    <w:rsid w:val="00273821"/>
    <w:rsid w:val="00273826"/>
    <w:rsid w:val="00273A5B"/>
    <w:rsid w:val="002765F1"/>
    <w:rsid w:val="00277361"/>
    <w:rsid w:val="00277C4E"/>
    <w:rsid w:val="00280B0C"/>
    <w:rsid w:val="002812A1"/>
    <w:rsid w:val="00281367"/>
    <w:rsid w:val="00281840"/>
    <w:rsid w:val="00281D37"/>
    <w:rsid w:val="002822F8"/>
    <w:rsid w:val="00282BE8"/>
    <w:rsid w:val="0028346C"/>
    <w:rsid w:val="002834D7"/>
    <w:rsid w:val="00283638"/>
    <w:rsid w:val="0028394E"/>
    <w:rsid w:val="00286DE0"/>
    <w:rsid w:val="00290AF9"/>
    <w:rsid w:val="00294E92"/>
    <w:rsid w:val="00294F99"/>
    <w:rsid w:val="00295B0C"/>
    <w:rsid w:val="00296057"/>
    <w:rsid w:val="002960CB"/>
    <w:rsid w:val="002977AE"/>
    <w:rsid w:val="002A0198"/>
    <w:rsid w:val="002A0229"/>
    <w:rsid w:val="002A064C"/>
    <w:rsid w:val="002A13D4"/>
    <w:rsid w:val="002A1F41"/>
    <w:rsid w:val="002A2477"/>
    <w:rsid w:val="002A2741"/>
    <w:rsid w:val="002A294B"/>
    <w:rsid w:val="002A2E12"/>
    <w:rsid w:val="002A368F"/>
    <w:rsid w:val="002A3A6F"/>
    <w:rsid w:val="002A48E4"/>
    <w:rsid w:val="002A4DD2"/>
    <w:rsid w:val="002A564C"/>
    <w:rsid w:val="002A6185"/>
    <w:rsid w:val="002A7CCA"/>
    <w:rsid w:val="002B02E4"/>
    <w:rsid w:val="002B0BDF"/>
    <w:rsid w:val="002B0EF9"/>
    <w:rsid w:val="002B1CB7"/>
    <w:rsid w:val="002B21C9"/>
    <w:rsid w:val="002B3159"/>
    <w:rsid w:val="002B3935"/>
    <w:rsid w:val="002B3D6F"/>
    <w:rsid w:val="002B4B01"/>
    <w:rsid w:val="002B6A52"/>
    <w:rsid w:val="002C02FC"/>
    <w:rsid w:val="002C0BE4"/>
    <w:rsid w:val="002C1075"/>
    <w:rsid w:val="002C135B"/>
    <w:rsid w:val="002C1A1B"/>
    <w:rsid w:val="002C215D"/>
    <w:rsid w:val="002C297E"/>
    <w:rsid w:val="002C2BD9"/>
    <w:rsid w:val="002C3A34"/>
    <w:rsid w:val="002C4065"/>
    <w:rsid w:val="002C6195"/>
    <w:rsid w:val="002C6A28"/>
    <w:rsid w:val="002C774F"/>
    <w:rsid w:val="002C796B"/>
    <w:rsid w:val="002D0064"/>
    <w:rsid w:val="002D246C"/>
    <w:rsid w:val="002D447F"/>
    <w:rsid w:val="002D45A8"/>
    <w:rsid w:val="002D4EAB"/>
    <w:rsid w:val="002D579D"/>
    <w:rsid w:val="002D6750"/>
    <w:rsid w:val="002D6AC8"/>
    <w:rsid w:val="002D6ACE"/>
    <w:rsid w:val="002D6E12"/>
    <w:rsid w:val="002D788F"/>
    <w:rsid w:val="002E16FC"/>
    <w:rsid w:val="002E184F"/>
    <w:rsid w:val="002E18BF"/>
    <w:rsid w:val="002E2B5F"/>
    <w:rsid w:val="002E359C"/>
    <w:rsid w:val="002E3CDD"/>
    <w:rsid w:val="002E587D"/>
    <w:rsid w:val="002F2A96"/>
    <w:rsid w:val="002F4938"/>
    <w:rsid w:val="002F4B00"/>
    <w:rsid w:val="002F4D4C"/>
    <w:rsid w:val="002F4D9B"/>
    <w:rsid w:val="002F7AE6"/>
    <w:rsid w:val="00300311"/>
    <w:rsid w:val="00300CF7"/>
    <w:rsid w:val="00301901"/>
    <w:rsid w:val="00301954"/>
    <w:rsid w:val="003019F0"/>
    <w:rsid w:val="00301C9A"/>
    <w:rsid w:val="00304F42"/>
    <w:rsid w:val="00306A38"/>
    <w:rsid w:val="00306A3F"/>
    <w:rsid w:val="00306A53"/>
    <w:rsid w:val="0030796A"/>
    <w:rsid w:val="00310476"/>
    <w:rsid w:val="00311645"/>
    <w:rsid w:val="003124F4"/>
    <w:rsid w:val="00312511"/>
    <w:rsid w:val="00312D0A"/>
    <w:rsid w:val="00313BE4"/>
    <w:rsid w:val="00314C58"/>
    <w:rsid w:val="00315818"/>
    <w:rsid w:val="0031582B"/>
    <w:rsid w:val="00315C29"/>
    <w:rsid w:val="00316C05"/>
    <w:rsid w:val="00317017"/>
    <w:rsid w:val="003201D0"/>
    <w:rsid w:val="00321C6E"/>
    <w:rsid w:val="003229F6"/>
    <w:rsid w:val="00322DCF"/>
    <w:rsid w:val="00323F20"/>
    <w:rsid w:val="003248BB"/>
    <w:rsid w:val="00325860"/>
    <w:rsid w:val="00325979"/>
    <w:rsid w:val="00325D24"/>
    <w:rsid w:val="003278E0"/>
    <w:rsid w:val="00327BAA"/>
    <w:rsid w:val="00330172"/>
    <w:rsid w:val="003303CD"/>
    <w:rsid w:val="00330FC6"/>
    <w:rsid w:val="00331F77"/>
    <w:rsid w:val="00331FBF"/>
    <w:rsid w:val="00332BDB"/>
    <w:rsid w:val="003345B0"/>
    <w:rsid w:val="003349B9"/>
    <w:rsid w:val="003359B9"/>
    <w:rsid w:val="003360D2"/>
    <w:rsid w:val="003368DC"/>
    <w:rsid w:val="00337CB4"/>
    <w:rsid w:val="00340899"/>
    <w:rsid w:val="0034098D"/>
    <w:rsid w:val="0034434C"/>
    <w:rsid w:val="00344AFB"/>
    <w:rsid w:val="00345185"/>
    <w:rsid w:val="0034663E"/>
    <w:rsid w:val="00347381"/>
    <w:rsid w:val="00347B51"/>
    <w:rsid w:val="003503DD"/>
    <w:rsid w:val="003509D8"/>
    <w:rsid w:val="00351650"/>
    <w:rsid w:val="00352C1A"/>
    <w:rsid w:val="00354E49"/>
    <w:rsid w:val="00355929"/>
    <w:rsid w:val="0035642F"/>
    <w:rsid w:val="00360401"/>
    <w:rsid w:val="00360416"/>
    <w:rsid w:val="00364C3F"/>
    <w:rsid w:val="00365781"/>
    <w:rsid w:val="00366A0A"/>
    <w:rsid w:val="00366F71"/>
    <w:rsid w:val="00367CCC"/>
    <w:rsid w:val="00370AF4"/>
    <w:rsid w:val="0037144D"/>
    <w:rsid w:val="0037175B"/>
    <w:rsid w:val="003718B7"/>
    <w:rsid w:val="00371D19"/>
    <w:rsid w:val="003724D4"/>
    <w:rsid w:val="00372963"/>
    <w:rsid w:val="003729FE"/>
    <w:rsid w:val="00373EB3"/>
    <w:rsid w:val="003751F8"/>
    <w:rsid w:val="00375774"/>
    <w:rsid w:val="00375E8E"/>
    <w:rsid w:val="00376A6D"/>
    <w:rsid w:val="00376D80"/>
    <w:rsid w:val="003777FA"/>
    <w:rsid w:val="0038074D"/>
    <w:rsid w:val="00380FF3"/>
    <w:rsid w:val="003823FF"/>
    <w:rsid w:val="00382529"/>
    <w:rsid w:val="00382FAC"/>
    <w:rsid w:val="003842E2"/>
    <w:rsid w:val="00384978"/>
    <w:rsid w:val="003857BB"/>
    <w:rsid w:val="003859C0"/>
    <w:rsid w:val="00386496"/>
    <w:rsid w:val="00387CFD"/>
    <w:rsid w:val="003924AB"/>
    <w:rsid w:val="003928EF"/>
    <w:rsid w:val="003930A9"/>
    <w:rsid w:val="00393669"/>
    <w:rsid w:val="00393950"/>
    <w:rsid w:val="00395A04"/>
    <w:rsid w:val="003960FD"/>
    <w:rsid w:val="003969AC"/>
    <w:rsid w:val="0039702A"/>
    <w:rsid w:val="003A068B"/>
    <w:rsid w:val="003A0962"/>
    <w:rsid w:val="003A1ED1"/>
    <w:rsid w:val="003A29D6"/>
    <w:rsid w:val="003A2E4B"/>
    <w:rsid w:val="003A2EBA"/>
    <w:rsid w:val="003A2F64"/>
    <w:rsid w:val="003A3709"/>
    <w:rsid w:val="003A391E"/>
    <w:rsid w:val="003A3B4F"/>
    <w:rsid w:val="003A5BF3"/>
    <w:rsid w:val="003A6710"/>
    <w:rsid w:val="003A715F"/>
    <w:rsid w:val="003A76FE"/>
    <w:rsid w:val="003A7803"/>
    <w:rsid w:val="003B1066"/>
    <w:rsid w:val="003B167C"/>
    <w:rsid w:val="003B1E3C"/>
    <w:rsid w:val="003B2886"/>
    <w:rsid w:val="003B2F14"/>
    <w:rsid w:val="003B46F9"/>
    <w:rsid w:val="003B48DB"/>
    <w:rsid w:val="003B4BC3"/>
    <w:rsid w:val="003B4BE9"/>
    <w:rsid w:val="003B4C77"/>
    <w:rsid w:val="003B7330"/>
    <w:rsid w:val="003C171D"/>
    <w:rsid w:val="003C1B97"/>
    <w:rsid w:val="003C25E1"/>
    <w:rsid w:val="003C3A29"/>
    <w:rsid w:val="003C3C86"/>
    <w:rsid w:val="003C5FB2"/>
    <w:rsid w:val="003C6AE9"/>
    <w:rsid w:val="003D087E"/>
    <w:rsid w:val="003D0AB4"/>
    <w:rsid w:val="003D1C67"/>
    <w:rsid w:val="003D1DAE"/>
    <w:rsid w:val="003D3108"/>
    <w:rsid w:val="003D3451"/>
    <w:rsid w:val="003D356A"/>
    <w:rsid w:val="003D3737"/>
    <w:rsid w:val="003D3AA5"/>
    <w:rsid w:val="003D43A9"/>
    <w:rsid w:val="003D45E1"/>
    <w:rsid w:val="003D4942"/>
    <w:rsid w:val="003D5282"/>
    <w:rsid w:val="003D629E"/>
    <w:rsid w:val="003D7A4C"/>
    <w:rsid w:val="003D7C11"/>
    <w:rsid w:val="003E1919"/>
    <w:rsid w:val="003E1DFA"/>
    <w:rsid w:val="003E22BC"/>
    <w:rsid w:val="003E5439"/>
    <w:rsid w:val="003E551A"/>
    <w:rsid w:val="003E6044"/>
    <w:rsid w:val="003E6566"/>
    <w:rsid w:val="003E738E"/>
    <w:rsid w:val="003E7DFD"/>
    <w:rsid w:val="003F040B"/>
    <w:rsid w:val="003F0C2E"/>
    <w:rsid w:val="003F0D3F"/>
    <w:rsid w:val="003F2C75"/>
    <w:rsid w:val="003F3895"/>
    <w:rsid w:val="003F59C3"/>
    <w:rsid w:val="003F5BD0"/>
    <w:rsid w:val="003F631B"/>
    <w:rsid w:val="003F63EE"/>
    <w:rsid w:val="003F657C"/>
    <w:rsid w:val="003F6695"/>
    <w:rsid w:val="003F75FD"/>
    <w:rsid w:val="003F7999"/>
    <w:rsid w:val="00400F45"/>
    <w:rsid w:val="00401089"/>
    <w:rsid w:val="00401237"/>
    <w:rsid w:val="00401323"/>
    <w:rsid w:val="00401C9D"/>
    <w:rsid w:val="00402266"/>
    <w:rsid w:val="004028A0"/>
    <w:rsid w:val="004029B0"/>
    <w:rsid w:val="004029DD"/>
    <w:rsid w:val="00402D0F"/>
    <w:rsid w:val="00404223"/>
    <w:rsid w:val="004117C7"/>
    <w:rsid w:val="00411D0C"/>
    <w:rsid w:val="00411F18"/>
    <w:rsid w:val="00413626"/>
    <w:rsid w:val="00413E42"/>
    <w:rsid w:val="00414D05"/>
    <w:rsid w:val="004150CB"/>
    <w:rsid w:val="00415217"/>
    <w:rsid w:val="004160D6"/>
    <w:rsid w:val="004201EA"/>
    <w:rsid w:val="00420ABC"/>
    <w:rsid w:val="00421859"/>
    <w:rsid w:val="004223FE"/>
    <w:rsid w:val="00424329"/>
    <w:rsid w:val="00425470"/>
    <w:rsid w:val="004254C9"/>
    <w:rsid w:val="0042707D"/>
    <w:rsid w:val="00427814"/>
    <w:rsid w:val="00434AEA"/>
    <w:rsid w:val="00434C6A"/>
    <w:rsid w:val="00435EE2"/>
    <w:rsid w:val="004367CD"/>
    <w:rsid w:val="00436F2A"/>
    <w:rsid w:val="00437190"/>
    <w:rsid w:val="004377BF"/>
    <w:rsid w:val="00440171"/>
    <w:rsid w:val="00441BB5"/>
    <w:rsid w:val="00442198"/>
    <w:rsid w:val="00442CB1"/>
    <w:rsid w:val="004431D3"/>
    <w:rsid w:val="0044325E"/>
    <w:rsid w:val="0044416B"/>
    <w:rsid w:val="00445525"/>
    <w:rsid w:val="00446AA7"/>
    <w:rsid w:val="00446EDA"/>
    <w:rsid w:val="00447293"/>
    <w:rsid w:val="00447CCE"/>
    <w:rsid w:val="004506EB"/>
    <w:rsid w:val="00451CF7"/>
    <w:rsid w:val="004557CF"/>
    <w:rsid w:val="00455E2C"/>
    <w:rsid w:val="004569B7"/>
    <w:rsid w:val="00456DDE"/>
    <w:rsid w:val="00457571"/>
    <w:rsid w:val="0046050D"/>
    <w:rsid w:val="00460EAB"/>
    <w:rsid w:val="00462B0B"/>
    <w:rsid w:val="0046314E"/>
    <w:rsid w:val="004638DD"/>
    <w:rsid w:val="004639A4"/>
    <w:rsid w:val="00463AA7"/>
    <w:rsid w:val="00463E3C"/>
    <w:rsid w:val="004640F1"/>
    <w:rsid w:val="0046506B"/>
    <w:rsid w:val="0046551A"/>
    <w:rsid w:val="00466269"/>
    <w:rsid w:val="00467E3E"/>
    <w:rsid w:val="00467F52"/>
    <w:rsid w:val="004709D7"/>
    <w:rsid w:val="004713CE"/>
    <w:rsid w:val="00471EA3"/>
    <w:rsid w:val="00472D46"/>
    <w:rsid w:val="004736D3"/>
    <w:rsid w:val="0047392C"/>
    <w:rsid w:val="0047396D"/>
    <w:rsid w:val="00473FE1"/>
    <w:rsid w:val="00474635"/>
    <w:rsid w:val="00474C11"/>
    <w:rsid w:val="00474FD9"/>
    <w:rsid w:val="0047740E"/>
    <w:rsid w:val="004775E2"/>
    <w:rsid w:val="0047781E"/>
    <w:rsid w:val="00477916"/>
    <w:rsid w:val="00480BF8"/>
    <w:rsid w:val="004821FB"/>
    <w:rsid w:val="00483ADA"/>
    <w:rsid w:val="00484411"/>
    <w:rsid w:val="004849D1"/>
    <w:rsid w:val="00484ABB"/>
    <w:rsid w:val="00485B6A"/>
    <w:rsid w:val="004863F2"/>
    <w:rsid w:val="00486F22"/>
    <w:rsid w:val="00487CA7"/>
    <w:rsid w:val="004908BF"/>
    <w:rsid w:val="004932E5"/>
    <w:rsid w:val="00493350"/>
    <w:rsid w:val="00494351"/>
    <w:rsid w:val="0049491E"/>
    <w:rsid w:val="00495CEA"/>
    <w:rsid w:val="00495EF0"/>
    <w:rsid w:val="00496AEB"/>
    <w:rsid w:val="00496C3C"/>
    <w:rsid w:val="00497260"/>
    <w:rsid w:val="00497720"/>
    <w:rsid w:val="0049775F"/>
    <w:rsid w:val="00497BA0"/>
    <w:rsid w:val="004A1A8A"/>
    <w:rsid w:val="004A24A3"/>
    <w:rsid w:val="004A4287"/>
    <w:rsid w:val="004A4299"/>
    <w:rsid w:val="004A4A57"/>
    <w:rsid w:val="004A4F1F"/>
    <w:rsid w:val="004A5355"/>
    <w:rsid w:val="004A7840"/>
    <w:rsid w:val="004B0175"/>
    <w:rsid w:val="004B2D3E"/>
    <w:rsid w:val="004B3FC5"/>
    <w:rsid w:val="004B4324"/>
    <w:rsid w:val="004B50E2"/>
    <w:rsid w:val="004B5B6A"/>
    <w:rsid w:val="004B60B5"/>
    <w:rsid w:val="004B627C"/>
    <w:rsid w:val="004B6BBE"/>
    <w:rsid w:val="004B6BC5"/>
    <w:rsid w:val="004C0130"/>
    <w:rsid w:val="004C0B9D"/>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4ACD"/>
    <w:rsid w:val="004D500F"/>
    <w:rsid w:val="004D5608"/>
    <w:rsid w:val="004D7135"/>
    <w:rsid w:val="004D7B3B"/>
    <w:rsid w:val="004E07A7"/>
    <w:rsid w:val="004E24E2"/>
    <w:rsid w:val="004E3146"/>
    <w:rsid w:val="004E3D56"/>
    <w:rsid w:val="004E5F12"/>
    <w:rsid w:val="004E709D"/>
    <w:rsid w:val="004F246C"/>
    <w:rsid w:val="004F30C5"/>
    <w:rsid w:val="004F4FB8"/>
    <w:rsid w:val="004F56A1"/>
    <w:rsid w:val="004F5EED"/>
    <w:rsid w:val="004F7219"/>
    <w:rsid w:val="004F7980"/>
    <w:rsid w:val="004F7C9D"/>
    <w:rsid w:val="00502218"/>
    <w:rsid w:val="00502D1E"/>
    <w:rsid w:val="0050410B"/>
    <w:rsid w:val="005042E1"/>
    <w:rsid w:val="005056AB"/>
    <w:rsid w:val="00505D6F"/>
    <w:rsid w:val="00506B87"/>
    <w:rsid w:val="00507B59"/>
    <w:rsid w:val="00507E07"/>
    <w:rsid w:val="00510B88"/>
    <w:rsid w:val="00510ED8"/>
    <w:rsid w:val="00513727"/>
    <w:rsid w:val="00513E97"/>
    <w:rsid w:val="005147D9"/>
    <w:rsid w:val="00514D2F"/>
    <w:rsid w:val="00514F10"/>
    <w:rsid w:val="0051587A"/>
    <w:rsid w:val="00515A31"/>
    <w:rsid w:val="00516049"/>
    <w:rsid w:val="00516FD3"/>
    <w:rsid w:val="005173FB"/>
    <w:rsid w:val="005208A9"/>
    <w:rsid w:val="00520AFD"/>
    <w:rsid w:val="00521515"/>
    <w:rsid w:val="005225A3"/>
    <w:rsid w:val="00522A5C"/>
    <w:rsid w:val="0052404E"/>
    <w:rsid w:val="00524BF6"/>
    <w:rsid w:val="00524FAC"/>
    <w:rsid w:val="00525A0A"/>
    <w:rsid w:val="005260BD"/>
    <w:rsid w:val="0052629C"/>
    <w:rsid w:val="00526FE6"/>
    <w:rsid w:val="00530F46"/>
    <w:rsid w:val="00530FB3"/>
    <w:rsid w:val="0053154D"/>
    <w:rsid w:val="005319BF"/>
    <w:rsid w:val="00534037"/>
    <w:rsid w:val="00535767"/>
    <w:rsid w:val="005363B1"/>
    <w:rsid w:val="005375C7"/>
    <w:rsid w:val="0053764C"/>
    <w:rsid w:val="00537A14"/>
    <w:rsid w:val="005402CC"/>
    <w:rsid w:val="005417C9"/>
    <w:rsid w:val="00541F11"/>
    <w:rsid w:val="00542050"/>
    <w:rsid w:val="005429AD"/>
    <w:rsid w:val="0054414D"/>
    <w:rsid w:val="00544183"/>
    <w:rsid w:val="0054475C"/>
    <w:rsid w:val="005463EF"/>
    <w:rsid w:val="0054699D"/>
    <w:rsid w:val="0054702C"/>
    <w:rsid w:val="005475EF"/>
    <w:rsid w:val="00550A33"/>
    <w:rsid w:val="00552229"/>
    <w:rsid w:val="0055309D"/>
    <w:rsid w:val="00553293"/>
    <w:rsid w:val="0055340D"/>
    <w:rsid w:val="00554D2D"/>
    <w:rsid w:val="0055596F"/>
    <w:rsid w:val="00556416"/>
    <w:rsid w:val="00556E0D"/>
    <w:rsid w:val="00562BE9"/>
    <w:rsid w:val="005632A0"/>
    <w:rsid w:val="005640EE"/>
    <w:rsid w:val="0056417F"/>
    <w:rsid w:val="00564582"/>
    <w:rsid w:val="00565448"/>
    <w:rsid w:val="005664E5"/>
    <w:rsid w:val="00566A68"/>
    <w:rsid w:val="005709F1"/>
    <w:rsid w:val="005729E5"/>
    <w:rsid w:val="005749EF"/>
    <w:rsid w:val="00575033"/>
    <w:rsid w:val="005753D4"/>
    <w:rsid w:val="00575411"/>
    <w:rsid w:val="00575DE5"/>
    <w:rsid w:val="00576109"/>
    <w:rsid w:val="00576E43"/>
    <w:rsid w:val="005770C7"/>
    <w:rsid w:val="00580259"/>
    <w:rsid w:val="005802AC"/>
    <w:rsid w:val="005808ED"/>
    <w:rsid w:val="005816B8"/>
    <w:rsid w:val="005817F8"/>
    <w:rsid w:val="00581850"/>
    <w:rsid w:val="00583906"/>
    <w:rsid w:val="00583C08"/>
    <w:rsid w:val="00583F1B"/>
    <w:rsid w:val="005847E4"/>
    <w:rsid w:val="00584860"/>
    <w:rsid w:val="00584AE6"/>
    <w:rsid w:val="00584FBB"/>
    <w:rsid w:val="00586DDC"/>
    <w:rsid w:val="00587612"/>
    <w:rsid w:val="00587792"/>
    <w:rsid w:val="0058789E"/>
    <w:rsid w:val="00590167"/>
    <w:rsid w:val="0059016B"/>
    <w:rsid w:val="00591A58"/>
    <w:rsid w:val="00591CFC"/>
    <w:rsid w:val="005923AA"/>
    <w:rsid w:val="005928BD"/>
    <w:rsid w:val="005947C9"/>
    <w:rsid w:val="00595096"/>
    <w:rsid w:val="005970EB"/>
    <w:rsid w:val="00597DBC"/>
    <w:rsid w:val="00597E91"/>
    <w:rsid w:val="005A09F2"/>
    <w:rsid w:val="005A17AB"/>
    <w:rsid w:val="005A2159"/>
    <w:rsid w:val="005A2171"/>
    <w:rsid w:val="005A235B"/>
    <w:rsid w:val="005A265B"/>
    <w:rsid w:val="005A2EC4"/>
    <w:rsid w:val="005A3117"/>
    <w:rsid w:val="005A3DB6"/>
    <w:rsid w:val="005A4068"/>
    <w:rsid w:val="005A692C"/>
    <w:rsid w:val="005A6BF1"/>
    <w:rsid w:val="005A7B8A"/>
    <w:rsid w:val="005B1982"/>
    <w:rsid w:val="005B27A5"/>
    <w:rsid w:val="005B418E"/>
    <w:rsid w:val="005B494E"/>
    <w:rsid w:val="005B5C41"/>
    <w:rsid w:val="005B787E"/>
    <w:rsid w:val="005C0B18"/>
    <w:rsid w:val="005C14F0"/>
    <w:rsid w:val="005C217F"/>
    <w:rsid w:val="005C36CC"/>
    <w:rsid w:val="005C3F07"/>
    <w:rsid w:val="005C45C3"/>
    <w:rsid w:val="005C4698"/>
    <w:rsid w:val="005C5BE5"/>
    <w:rsid w:val="005C65AA"/>
    <w:rsid w:val="005C6847"/>
    <w:rsid w:val="005D074B"/>
    <w:rsid w:val="005D1550"/>
    <w:rsid w:val="005D2CE0"/>
    <w:rsid w:val="005D3E66"/>
    <w:rsid w:val="005D435D"/>
    <w:rsid w:val="005D4A4C"/>
    <w:rsid w:val="005D4AE4"/>
    <w:rsid w:val="005D4FCD"/>
    <w:rsid w:val="005D501C"/>
    <w:rsid w:val="005D50A2"/>
    <w:rsid w:val="005D51E6"/>
    <w:rsid w:val="005D5311"/>
    <w:rsid w:val="005D5C1D"/>
    <w:rsid w:val="005D6287"/>
    <w:rsid w:val="005D6F73"/>
    <w:rsid w:val="005D6FE6"/>
    <w:rsid w:val="005D7923"/>
    <w:rsid w:val="005D7E20"/>
    <w:rsid w:val="005E0444"/>
    <w:rsid w:val="005E0447"/>
    <w:rsid w:val="005E0C21"/>
    <w:rsid w:val="005E1359"/>
    <w:rsid w:val="005E28CE"/>
    <w:rsid w:val="005E2E5E"/>
    <w:rsid w:val="005E3B82"/>
    <w:rsid w:val="005E3D54"/>
    <w:rsid w:val="005E4841"/>
    <w:rsid w:val="005E4E0C"/>
    <w:rsid w:val="005E529F"/>
    <w:rsid w:val="005E52B2"/>
    <w:rsid w:val="005E72AF"/>
    <w:rsid w:val="005F04AE"/>
    <w:rsid w:val="005F06C8"/>
    <w:rsid w:val="005F0A2C"/>
    <w:rsid w:val="005F0F3F"/>
    <w:rsid w:val="005F0F57"/>
    <w:rsid w:val="005F2726"/>
    <w:rsid w:val="005F428C"/>
    <w:rsid w:val="005F454A"/>
    <w:rsid w:val="005F4B04"/>
    <w:rsid w:val="005F4C15"/>
    <w:rsid w:val="005F53B9"/>
    <w:rsid w:val="005F5A6E"/>
    <w:rsid w:val="005F5ED9"/>
    <w:rsid w:val="005F7188"/>
    <w:rsid w:val="005F7DD4"/>
    <w:rsid w:val="005F7E8C"/>
    <w:rsid w:val="00600369"/>
    <w:rsid w:val="00600798"/>
    <w:rsid w:val="006013B3"/>
    <w:rsid w:val="00601FE4"/>
    <w:rsid w:val="00602314"/>
    <w:rsid w:val="00602701"/>
    <w:rsid w:val="00610BA5"/>
    <w:rsid w:val="00610C14"/>
    <w:rsid w:val="00612EBD"/>
    <w:rsid w:val="006131FE"/>
    <w:rsid w:val="00614400"/>
    <w:rsid w:val="00615022"/>
    <w:rsid w:val="006167B5"/>
    <w:rsid w:val="00617061"/>
    <w:rsid w:val="00621B40"/>
    <w:rsid w:val="00621BA0"/>
    <w:rsid w:val="006229DD"/>
    <w:rsid w:val="00624DBA"/>
    <w:rsid w:val="006265A0"/>
    <w:rsid w:val="006271C6"/>
    <w:rsid w:val="0062727C"/>
    <w:rsid w:val="006277DA"/>
    <w:rsid w:val="0063149E"/>
    <w:rsid w:val="00632D14"/>
    <w:rsid w:val="006336A2"/>
    <w:rsid w:val="006337D8"/>
    <w:rsid w:val="00634159"/>
    <w:rsid w:val="00637940"/>
    <w:rsid w:val="00640087"/>
    <w:rsid w:val="0064032F"/>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55E7E"/>
    <w:rsid w:val="006561E9"/>
    <w:rsid w:val="00656529"/>
    <w:rsid w:val="00660BDF"/>
    <w:rsid w:val="006618C7"/>
    <w:rsid w:val="00661C19"/>
    <w:rsid w:val="006628FC"/>
    <w:rsid w:val="00663379"/>
    <w:rsid w:val="00663EBC"/>
    <w:rsid w:val="00664247"/>
    <w:rsid w:val="0066486A"/>
    <w:rsid w:val="006649FF"/>
    <w:rsid w:val="006653D3"/>
    <w:rsid w:val="00665BF9"/>
    <w:rsid w:val="00665CE6"/>
    <w:rsid w:val="00666242"/>
    <w:rsid w:val="00666980"/>
    <w:rsid w:val="00666C02"/>
    <w:rsid w:val="00666DD1"/>
    <w:rsid w:val="00667583"/>
    <w:rsid w:val="00667898"/>
    <w:rsid w:val="00670822"/>
    <w:rsid w:val="006718E3"/>
    <w:rsid w:val="00671B2A"/>
    <w:rsid w:val="006736F9"/>
    <w:rsid w:val="00673ADC"/>
    <w:rsid w:val="00673E48"/>
    <w:rsid w:val="00675DB7"/>
    <w:rsid w:val="006766A5"/>
    <w:rsid w:val="00676C6E"/>
    <w:rsid w:val="00676E39"/>
    <w:rsid w:val="00676EEA"/>
    <w:rsid w:val="00676F12"/>
    <w:rsid w:val="00677E47"/>
    <w:rsid w:val="00677F36"/>
    <w:rsid w:val="00681062"/>
    <w:rsid w:val="00681681"/>
    <w:rsid w:val="00681C04"/>
    <w:rsid w:val="00681EFD"/>
    <w:rsid w:val="006840A6"/>
    <w:rsid w:val="006849C2"/>
    <w:rsid w:val="006855A7"/>
    <w:rsid w:val="0068588E"/>
    <w:rsid w:val="006865AE"/>
    <w:rsid w:val="00686EC2"/>
    <w:rsid w:val="006870F0"/>
    <w:rsid w:val="00690A14"/>
    <w:rsid w:val="0069136D"/>
    <w:rsid w:val="00693B7E"/>
    <w:rsid w:val="00693C7A"/>
    <w:rsid w:val="00693D09"/>
    <w:rsid w:val="0069442B"/>
    <w:rsid w:val="006944ED"/>
    <w:rsid w:val="006946BD"/>
    <w:rsid w:val="00694751"/>
    <w:rsid w:val="00694896"/>
    <w:rsid w:val="00695029"/>
    <w:rsid w:val="00695C81"/>
    <w:rsid w:val="00696164"/>
    <w:rsid w:val="00696551"/>
    <w:rsid w:val="00696891"/>
    <w:rsid w:val="006A1A74"/>
    <w:rsid w:val="006A1AA4"/>
    <w:rsid w:val="006A2EED"/>
    <w:rsid w:val="006A3CB1"/>
    <w:rsid w:val="006A4063"/>
    <w:rsid w:val="006A491C"/>
    <w:rsid w:val="006A54AC"/>
    <w:rsid w:val="006A586D"/>
    <w:rsid w:val="006A5A67"/>
    <w:rsid w:val="006A5FF9"/>
    <w:rsid w:val="006A692B"/>
    <w:rsid w:val="006A6A53"/>
    <w:rsid w:val="006A6D77"/>
    <w:rsid w:val="006B016A"/>
    <w:rsid w:val="006B0860"/>
    <w:rsid w:val="006B0E26"/>
    <w:rsid w:val="006B1E9A"/>
    <w:rsid w:val="006B25B9"/>
    <w:rsid w:val="006B301A"/>
    <w:rsid w:val="006B3B0B"/>
    <w:rsid w:val="006B5FFB"/>
    <w:rsid w:val="006B6CAF"/>
    <w:rsid w:val="006C0226"/>
    <w:rsid w:val="006C0536"/>
    <w:rsid w:val="006C1824"/>
    <w:rsid w:val="006C23DC"/>
    <w:rsid w:val="006C3023"/>
    <w:rsid w:val="006C35AD"/>
    <w:rsid w:val="006C426E"/>
    <w:rsid w:val="006C4290"/>
    <w:rsid w:val="006C4845"/>
    <w:rsid w:val="006C5396"/>
    <w:rsid w:val="006C6201"/>
    <w:rsid w:val="006C62D7"/>
    <w:rsid w:val="006C63CA"/>
    <w:rsid w:val="006C66D2"/>
    <w:rsid w:val="006C7350"/>
    <w:rsid w:val="006C7833"/>
    <w:rsid w:val="006D10AB"/>
    <w:rsid w:val="006D114E"/>
    <w:rsid w:val="006D2402"/>
    <w:rsid w:val="006D26F7"/>
    <w:rsid w:val="006D28D2"/>
    <w:rsid w:val="006D2A27"/>
    <w:rsid w:val="006D2D8B"/>
    <w:rsid w:val="006D32D6"/>
    <w:rsid w:val="006D4B16"/>
    <w:rsid w:val="006D4C93"/>
    <w:rsid w:val="006D54AF"/>
    <w:rsid w:val="006D670A"/>
    <w:rsid w:val="006D6D87"/>
    <w:rsid w:val="006D6EC0"/>
    <w:rsid w:val="006D7E69"/>
    <w:rsid w:val="006E22A1"/>
    <w:rsid w:val="006E2D6C"/>
    <w:rsid w:val="006E3AEE"/>
    <w:rsid w:val="006E4B82"/>
    <w:rsid w:val="006E60A3"/>
    <w:rsid w:val="006E61DA"/>
    <w:rsid w:val="006E68B7"/>
    <w:rsid w:val="006E6A21"/>
    <w:rsid w:val="006E774E"/>
    <w:rsid w:val="006F0580"/>
    <w:rsid w:val="006F0A7B"/>
    <w:rsid w:val="006F0D09"/>
    <w:rsid w:val="006F1385"/>
    <w:rsid w:val="006F17FE"/>
    <w:rsid w:val="006F2612"/>
    <w:rsid w:val="006F3336"/>
    <w:rsid w:val="006F3EE1"/>
    <w:rsid w:val="006F3FC3"/>
    <w:rsid w:val="006F4779"/>
    <w:rsid w:val="006F58FC"/>
    <w:rsid w:val="006F5A43"/>
    <w:rsid w:val="006F6AFC"/>
    <w:rsid w:val="006F7045"/>
    <w:rsid w:val="006F74FE"/>
    <w:rsid w:val="00700D76"/>
    <w:rsid w:val="00701466"/>
    <w:rsid w:val="007059BF"/>
    <w:rsid w:val="00705B4B"/>
    <w:rsid w:val="007064C6"/>
    <w:rsid w:val="00706637"/>
    <w:rsid w:val="0070664D"/>
    <w:rsid w:val="0070757F"/>
    <w:rsid w:val="007075E7"/>
    <w:rsid w:val="0070786A"/>
    <w:rsid w:val="00707B46"/>
    <w:rsid w:val="00710906"/>
    <w:rsid w:val="00713AC3"/>
    <w:rsid w:val="00713D71"/>
    <w:rsid w:val="0071492C"/>
    <w:rsid w:val="00714F2A"/>
    <w:rsid w:val="007166F3"/>
    <w:rsid w:val="00720198"/>
    <w:rsid w:val="00723529"/>
    <w:rsid w:val="007241B6"/>
    <w:rsid w:val="00725073"/>
    <w:rsid w:val="007251F6"/>
    <w:rsid w:val="00726133"/>
    <w:rsid w:val="00726141"/>
    <w:rsid w:val="00727902"/>
    <w:rsid w:val="00727EFE"/>
    <w:rsid w:val="00727F74"/>
    <w:rsid w:val="00730456"/>
    <w:rsid w:val="00730991"/>
    <w:rsid w:val="00730CE2"/>
    <w:rsid w:val="00731864"/>
    <w:rsid w:val="00731AC3"/>
    <w:rsid w:val="00731D90"/>
    <w:rsid w:val="00731E4F"/>
    <w:rsid w:val="00732707"/>
    <w:rsid w:val="007329BD"/>
    <w:rsid w:val="00733573"/>
    <w:rsid w:val="00733BF3"/>
    <w:rsid w:val="00733D61"/>
    <w:rsid w:val="007344C6"/>
    <w:rsid w:val="007357BE"/>
    <w:rsid w:val="00736855"/>
    <w:rsid w:val="007372C2"/>
    <w:rsid w:val="00740C5F"/>
    <w:rsid w:val="0074106E"/>
    <w:rsid w:val="00742265"/>
    <w:rsid w:val="0074231E"/>
    <w:rsid w:val="00742535"/>
    <w:rsid w:val="00743469"/>
    <w:rsid w:val="00744496"/>
    <w:rsid w:val="007444A8"/>
    <w:rsid w:val="0074565E"/>
    <w:rsid w:val="00745A28"/>
    <w:rsid w:val="007468D0"/>
    <w:rsid w:val="00747825"/>
    <w:rsid w:val="0074792B"/>
    <w:rsid w:val="00750409"/>
    <w:rsid w:val="00750448"/>
    <w:rsid w:val="00750669"/>
    <w:rsid w:val="00751546"/>
    <w:rsid w:val="007516A9"/>
    <w:rsid w:val="00751926"/>
    <w:rsid w:val="00751C9A"/>
    <w:rsid w:val="00751D30"/>
    <w:rsid w:val="00751D6F"/>
    <w:rsid w:val="00751DD0"/>
    <w:rsid w:val="00751EF1"/>
    <w:rsid w:val="00752074"/>
    <w:rsid w:val="0075218B"/>
    <w:rsid w:val="00752C31"/>
    <w:rsid w:val="00752F47"/>
    <w:rsid w:val="0075327E"/>
    <w:rsid w:val="0075349C"/>
    <w:rsid w:val="00754C77"/>
    <w:rsid w:val="00757227"/>
    <w:rsid w:val="007606A7"/>
    <w:rsid w:val="00760867"/>
    <w:rsid w:val="00760A6B"/>
    <w:rsid w:val="00760F59"/>
    <w:rsid w:val="00761D16"/>
    <w:rsid w:val="00763269"/>
    <w:rsid w:val="00763D2B"/>
    <w:rsid w:val="00763E8F"/>
    <w:rsid w:val="00764932"/>
    <w:rsid w:val="00765036"/>
    <w:rsid w:val="00765FBA"/>
    <w:rsid w:val="0076617E"/>
    <w:rsid w:val="00766633"/>
    <w:rsid w:val="007670C9"/>
    <w:rsid w:val="00770027"/>
    <w:rsid w:val="0077004E"/>
    <w:rsid w:val="00770192"/>
    <w:rsid w:val="00770A26"/>
    <w:rsid w:val="00770E9D"/>
    <w:rsid w:val="00772F5F"/>
    <w:rsid w:val="0077442E"/>
    <w:rsid w:val="007744BF"/>
    <w:rsid w:val="0077470C"/>
    <w:rsid w:val="00774F7D"/>
    <w:rsid w:val="007753EE"/>
    <w:rsid w:val="00775BF2"/>
    <w:rsid w:val="0077741F"/>
    <w:rsid w:val="0077766C"/>
    <w:rsid w:val="00777D40"/>
    <w:rsid w:val="00777F8D"/>
    <w:rsid w:val="007820DE"/>
    <w:rsid w:val="00782EE0"/>
    <w:rsid w:val="00784A74"/>
    <w:rsid w:val="00784C70"/>
    <w:rsid w:val="007869BC"/>
    <w:rsid w:val="00786C70"/>
    <w:rsid w:val="007903FB"/>
    <w:rsid w:val="007904AC"/>
    <w:rsid w:val="0079068D"/>
    <w:rsid w:val="00792F68"/>
    <w:rsid w:val="0079301B"/>
    <w:rsid w:val="00793F84"/>
    <w:rsid w:val="00794F23"/>
    <w:rsid w:val="00795386"/>
    <w:rsid w:val="00796BA2"/>
    <w:rsid w:val="00796CD8"/>
    <w:rsid w:val="00797AB4"/>
    <w:rsid w:val="007A0F0B"/>
    <w:rsid w:val="007A15F5"/>
    <w:rsid w:val="007A19C9"/>
    <w:rsid w:val="007A1FF4"/>
    <w:rsid w:val="007A227A"/>
    <w:rsid w:val="007A250B"/>
    <w:rsid w:val="007A2B26"/>
    <w:rsid w:val="007A385D"/>
    <w:rsid w:val="007A38C4"/>
    <w:rsid w:val="007A3AC4"/>
    <w:rsid w:val="007A464C"/>
    <w:rsid w:val="007A4A8D"/>
    <w:rsid w:val="007A5362"/>
    <w:rsid w:val="007A5841"/>
    <w:rsid w:val="007A7124"/>
    <w:rsid w:val="007A7321"/>
    <w:rsid w:val="007A75E9"/>
    <w:rsid w:val="007A7CEB"/>
    <w:rsid w:val="007B0041"/>
    <w:rsid w:val="007B12F4"/>
    <w:rsid w:val="007B1BEA"/>
    <w:rsid w:val="007B35B0"/>
    <w:rsid w:val="007B4C98"/>
    <w:rsid w:val="007B557E"/>
    <w:rsid w:val="007B627B"/>
    <w:rsid w:val="007C0128"/>
    <w:rsid w:val="007C07F5"/>
    <w:rsid w:val="007C0BCB"/>
    <w:rsid w:val="007C0FAA"/>
    <w:rsid w:val="007C1F01"/>
    <w:rsid w:val="007C2250"/>
    <w:rsid w:val="007C3347"/>
    <w:rsid w:val="007C3BF8"/>
    <w:rsid w:val="007C5446"/>
    <w:rsid w:val="007C57A9"/>
    <w:rsid w:val="007C644A"/>
    <w:rsid w:val="007C7375"/>
    <w:rsid w:val="007C798A"/>
    <w:rsid w:val="007D192C"/>
    <w:rsid w:val="007D25B8"/>
    <w:rsid w:val="007D367A"/>
    <w:rsid w:val="007D5728"/>
    <w:rsid w:val="007D57C5"/>
    <w:rsid w:val="007D58BE"/>
    <w:rsid w:val="007D6DDC"/>
    <w:rsid w:val="007D7241"/>
    <w:rsid w:val="007E0210"/>
    <w:rsid w:val="007E069C"/>
    <w:rsid w:val="007E1110"/>
    <w:rsid w:val="007E216C"/>
    <w:rsid w:val="007E216F"/>
    <w:rsid w:val="007E2643"/>
    <w:rsid w:val="007E48C8"/>
    <w:rsid w:val="007E515F"/>
    <w:rsid w:val="007E72F3"/>
    <w:rsid w:val="007F2486"/>
    <w:rsid w:val="007F2C74"/>
    <w:rsid w:val="007F37A7"/>
    <w:rsid w:val="007F4D52"/>
    <w:rsid w:val="007F4E61"/>
    <w:rsid w:val="007F6063"/>
    <w:rsid w:val="007F726E"/>
    <w:rsid w:val="007F7A61"/>
    <w:rsid w:val="00800126"/>
    <w:rsid w:val="008007E2"/>
    <w:rsid w:val="008014DA"/>
    <w:rsid w:val="008015A4"/>
    <w:rsid w:val="008021D5"/>
    <w:rsid w:val="00803BF5"/>
    <w:rsid w:val="00804D57"/>
    <w:rsid w:val="0080549B"/>
    <w:rsid w:val="008055C2"/>
    <w:rsid w:val="00805B55"/>
    <w:rsid w:val="008124B2"/>
    <w:rsid w:val="00813174"/>
    <w:rsid w:val="00813A63"/>
    <w:rsid w:val="00813EF0"/>
    <w:rsid w:val="0081407D"/>
    <w:rsid w:val="00814433"/>
    <w:rsid w:val="008145FA"/>
    <w:rsid w:val="00814AC5"/>
    <w:rsid w:val="00814C86"/>
    <w:rsid w:val="00814F4B"/>
    <w:rsid w:val="00815A66"/>
    <w:rsid w:val="008161DB"/>
    <w:rsid w:val="00816810"/>
    <w:rsid w:val="00816A3F"/>
    <w:rsid w:val="00816B58"/>
    <w:rsid w:val="008174FA"/>
    <w:rsid w:val="008201D9"/>
    <w:rsid w:val="00820601"/>
    <w:rsid w:val="0082082E"/>
    <w:rsid w:val="00821E7A"/>
    <w:rsid w:val="00822734"/>
    <w:rsid w:val="00822AB7"/>
    <w:rsid w:val="00823510"/>
    <w:rsid w:val="0082363C"/>
    <w:rsid w:val="00823B7B"/>
    <w:rsid w:val="00824910"/>
    <w:rsid w:val="00825967"/>
    <w:rsid w:val="00826344"/>
    <w:rsid w:val="008271D1"/>
    <w:rsid w:val="008278D3"/>
    <w:rsid w:val="00827B60"/>
    <w:rsid w:val="00827D4E"/>
    <w:rsid w:val="00830194"/>
    <w:rsid w:val="008301AB"/>
    <w:rsid w:val="00830621"/>
    <w:rsid w:val="008308E3"/>
    <w:rsid w:val="0083096A"/>
    <w:rsid w:val="00833BEF"/>
    <w:rsid w:val="008341DE"/>
    <w:rsid w:val="0083469F"/>
    <w:rsid w:val="00834F8D"/>
    <w:rsid w:val="00835150"/>
    <w:rsid w:val="0083631B"/>
    <w:rsid w:val="0083777E"/>
    <w:rsid w:val="0083789A"/>
    <w:rsid w:val="00837E3A"/>
    <w:rsid w:val="00840832"/>
    <w:rsid w:val="00841040"/>
    <w:rsid w:val="00841801"/>
    <w:rsid w:val="00841ACF"/>
    <w:rsid w:val="0084216E"/>
    <w:rsid w:val="00842654"/>
    <w:rsid w:val="00842DAC"/>
    <w:rsid w:val="00846ED9"/>
    <w:rsid w:val="00846F28"/>
    <w:rsid w:val="00847692"/>
    <w:rsid w:val="008478D9"/>
    <w:rsid w:val="00847F98"/>
    <w:rsid w:val="008511B8"/>
    <w:rsid w:val="00853D66"/>
    <w:rsid w:val="008551BB"/>
    <w:rsid w:val="00856421"/>
    <w:rsid w:val="00861081"/>
    <w:rsid w:val="00864BA6"/>
    <w:rsid w:val="008653AE"/>
    <w:rsid w:val="008659EB"/>
    <w:rsid w:val="008660CD"/>
    <w:rsid w:val="0086638D"/>
    <w:rsid w:val="008675E2"/>
    <w:rsid w:val="008677BF"/>
    <w:rsid w:val="00867D4C"/>
    <w:rsid w:val="00870370"/>
    <w:rsid w:val="008704A6"/>
    <w:rsid w:val="00871F5C"/>
    <w:rsid w:val="00872258"/>
    <w:rsid w:val="0087301C"/>
    <w:rsid w:val="00873269"/>
    <w:rsid w:val="0087331E"/>
    <w:rsid w:val="00874237"/>
    <w:rsid w:val="00874C1F"/>
    <w:rsid w:val="00875EDF"/>
    <w:rsid w:val="00876779"/>
    <w:rsid w:val="00876796"/>
    <w:rsid w:val="00876961"/>
    <w:rsid w:val="00876C1A"/>
    <w:rsid w:val="00876DFA"/>
    <w:rsid w:val="0088089D"/>
    <w:rsid w:val="00880A18"/>
    <w:rsid w:val="008812DA"/>
    <w:rsid w:val="00881F0A"/>
    <w:rsid w:val="008825CF"/>
    <w:rsid w:val="00882A97"/>
    <w:rsid w:val="0088352C"/>
    <w:rsid w:val="00883DC6"/>
    <w:rsid w:val="008843DA"/>
    <w:rsid w:val="0088453C"/>
    <w:rsid w:val="008847BB"/>
    <w:rsid w:val="00885133"/>
    <w:rsid w:val="0088592A"/>
    <w:rsid w:val="008861F1"/>
    <w:rsid w:val="008872D0"/>
    <w:rsid w:val="0089034A"/>
    <w:rsid w:val="00890D01"/>
    <w:rsid w:val="00891796"/>
    <w:rsid w:val="00891A80"/>
    <w:rsid w:val="0089372F"/>
    <w:rsid w:val="00894215"/>
    <w:rsid w:val="00895CAC"/>
    <w:rsid w:val="008968D5"/>
    <w:rsid w:val="008A0DAC"/>
    <w:rsid w:val="008A0E2E"/>
    <w:rsid w:val="008A1454"/>
    <w:rsid w:val="008A3131"/>
    <w:rsid w:val="008A55FB"/>
    <w:rsid w:val="008A600A"/>
    <w:rsid w:val="008A6A1D"/>
    <w:rsid w:val="008A7538"/>
    <w:rsid w:val="008B124B"/>
    <w:rsid w:val="008B2BC2"/>
    <w:rsid w:val="008B36B8"/>
    <w:rsid w:val="008B3A9B"/>
    <w:rsid w:val="008B3FE9"/>
    <w:rsid w:val="008B4591"/>
    <w:rsid w:val="008B516A"/>
    <w:rsid w:val="008B57A6"/>
    <w:rsid w:val="008B5F32"/>
    <w:rsid w:val="008B5F35"/>
    <w:rsid w:val="008B68A0"/>
    <w:rsid w:val="008B7547"/>
    <w:rsid w:val="008C024F"/>
    <w:rsid w:val="008C17AE"/>
    <w:rsid w:val="008C1869"/>
    <w:rsid w:val="008C2197"/>
    <w:rsid w:val="008C219D"/>
    <w:rsid w:val="008C2263"/>
    <w:rsid w:val="008C2808"/>
    <w:rsid w:val="008C2900"/>
    <w:rsid w:val="008C2A7F"/>
    <w:rsid w:val="008C49FB"/>
    <w:rsid w:val="008C4D4E"/>
    <w:rsid w:val="008C4DFB"/>
    <w:rsid w:val="008C5DD8"/>
    <w:rsid w:val="008C5EBA"/>
    <w:rsid w:val="008C6D2E"/>
    <w:rsid w:val="008C726F"/>
    <w:rsid w:val="008C7AAE"/>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15A8"/>
    <w:rsid w:val="008E35BE"/>
    <w:rsid w:val="008E3BE5"/>
    <w:rsid w:val="008E52B2"/>
    <w:rsid w:val="008E579A"/>
    <w:rsid w:val="008E7D91"/>
    <w:rsid w:val="008F07DA"/>
    <w:rsid w:val="008F1E48"/>
    <w:rsid w:val="008F20A1"/>
    <w:rsid w:val="008F3728"/>
    <w:rsid w:val="008F3B0A"/>
    <w:rsid w:val="008F3DD9"/>
    <w:rsid w:val="008F3FC2"/>
    <w:rsid w:val="008F5616"/>
    <w:rsid w:val="008F62D3"/>
    <w:rsid w:val="008F6D69"/>
    <w:rsid w:val="008F74A8"/>
    <w:rsid w:val="008F77E2"/>
    <w:rsid w:val="008F7CFF"/>
    <w:rsid w:val="00900665"/>
    <w:rsid w:val="00900D05"/>
    <w:rsid w:val="00901000"/>
    <w:rsid w:val="00901447"/>
    <w:rsid w:val="00902231"/>
    <w:rsid w:val="00902FC2"/>
    <w:rsid w:val="00904AA4"/>
    <w:rsid w:val="0090500C"/>
    <w:rsid w:val="00905507"/>
    <w:rsid w:val="009063CF"/>
    <w:rsid w:val="00907C4D"/>
    <w:rsid w:val="00910CDC"/>
    <w:rsid w:val="00911166"/>
    <w:rsid w:val="0091135C"/>
    <w:rsid w:val="0091411D"/>
    <w:rsid w:val="009157F0"/>
    <w:rsid w:val="00915886"/>
    <w:rsid w:val="00915DE1"/>
    <w:rsid w:val="00916059"/>
    <w:rsid w:val="00916133"/>
    <w:rsid w:val="0091621A"/>
    <w:rsid w:val="00916E4A"/>
    <w:rsid w:val="00916F64"/>
    <w:rsid w:val="009205FD"/>
    <w:rsid w:val="00920645"/>
    <w:rsid w:val="009216E3"/>
    <w:rsid w:val="0092262C"/>
    <w:rsid w:val="00922AAD"/>
    <w:rsid w:val="00923A98"/>
    <w:rsid w:val="00923CE2"/>
    <w:rsid w:val="00924168"/>
    <w:rsid w:val="0092469E"/>
    <w:rsid w:val="00924851"/>
    <w:rsid w:val="00926C25"/>
    <w:rsid w:val="00926EB0"/>
    <w:rsid w:val="00927642"/>
    <w:rsid w:val="00930736"/>
    <w:rsid w:val="00931FA1"/>
    <w:rsid w:val="009325B0"/>
    <w:rsid w:val="00932C60"/>
    <w:rsid w:val="00934483"/>
    <w:rsid w:val="00935681"/>
    <w:rsid w:val="00937FB8"/>
    <w:rsid w:val="009400D0"/>
    <w:rsid w:val="009406C3"/>
    <w:rsid w:val="00940C6F"/>
    <w:rsid w:val="00940F8C"/>
    <w:rsid w:val="009412EF"/>
    <w:rsid w:val="00942897"/>
    <w:rsid w:val="00942D02"/>
    <w:rsid w:val="009433B0"/>
    <w:rsid w:val="00944291"/>
    <w:rsid w:val="0094533C"/>
    <w:rsid w:val="0094586A"/>
    <w:rsid w:val="009460B5"/>
    <w:rsid w:val="009467D4"/>
    <w:rsid w:val="00946856"/>
    <w:rsid w:val="0094718C"/>
    <w:rsid w:val="00947380"/>
    <w:rsid w:val="00947A0D"/>
    <w:rsid w:val="00947ABD"/>
    <w:rsid w:val="009503F0"/>
    <w:rsid w:val="009504A0"/>
    <w:rsid w:val="00954236"/>
    <w:rsid w:val="0095493D"/>
    <w:rsid w:val="00954D07"/>
    <w:rsid w:val="009550C3"/>
    <w:rsid w:val="009560F7"/>
    <w:rsid w:val="00956572"/>
    <w:rsid w:val="0095677B"/>
    <w:rsid w:val="00957939"/>
    <w:rsid w:val="00957C99"/>
    <w:rsid w:val="00957EC8"/>
    <w:rsid w:val="00960A95"/>
    <w:rsid w:val="00961797"/>
    <w:rsid w:val="00961971"/>
    <w:rsid w:val="0096202B"/>
    <w:rsid w:val="00962206"/>
    <w:rsid w:val="00962B23"/>
    <w:rsid w:val="00963100"/>
    <w:rsid w:val="00964E6E"/>
    <w:rsid w:val="009650B5"/>
    <w:rsid w:val="0096547D"/>
    <w:rsid w:val="009663F5"/>
    <w:rsid w:val="009663F6"/>
    <w:rsid w:val="0096650A"/>
    <w:rsid w:val="0096652C"/>
    <w:rsid w:val="009665F0"/>
    <w:rsid w:val="00967415"/>
    <w:rsid w:val="00970B5D"/>
    <w:rsid w:val="009712E5"/>
    <w:rsid w:val="009718A5"/>
    <w:rsid w:val="0097286A"/>
    <w:rsid w:val="0097308D"/>
    <w:rsid w:val="00974377"/>
    <w:rsid w:val="009744A4"/>
    <w:rsid w:val="00975BE1"/>
    <w:rsid w:val="00975D8B"/>
    <w:rsid w:val="00975F08"/>
    <w:rsid w:val="00976004"/>
    <w:rsid w:val="00977554"/>
    <w:rsid w:val="00980420"/>
    <w:rsid w:val="00980C16"/>
    <w:rsid w:val="0098221F"/>
    <w:rsid w:val="00982A0C"/>
    <w:rsid w:val="009831F4"/>
    <w:rsid w:val="009838A0"/>
    <w:rsid w:val="00983E35"/>
    <w:rsid w:val="00984063"/>
    <w:rsid w:val="00984201"/>
    <w:rsid w:val="00984626"/>
    <w:rsid w:val="00984E57"/>
    <w:rsid w:val="00987EBF"/>
    <w:rsid w:val="009906A4"/>
    <w:rsid w:val="00990F84"/>
    <w:rsid w:val="00991444"/>
    <w:rsid w:val="00991738"/>
    <w:rsid w:val="00993BBC"/>
    <w:rsid w:val="0099475E"/>
    <w:rsid w:val="0099505F"/>
    <w:rsid w:val="00995313"/>
    <w:rsid w:val="00995D55"/>
    <w:rsid w:val="009966C2"/>
    <w:rsid w:val="00996A04"/>
    <w:rsid w:val="009970AB"/>
    <w:rsid w:val="009A0547"/>
    <w:rsid w:val="009A0D8A"/>
    <w:rsid w:val="009A13F6"/>
    <w:rsid w:val="009A20E5"/>
    <w:rsid w:val="009A3232"/>
    <w:rsid w:val="009A32D7"/>
    <w:rsid w:val="009A3AE0"/>
    <w:rsid w:val="009A409C"/>
    <w:rsid w:val="009A637A"/>
    <w:rsid w:val="009A6485"/>
    <w:rsid w:val="009A7ADB"/>
    <w:rsid w:val="009B0D43"/>
    <w:rsid w:val="009B2078"/>
    <w:rsid w:val="009B2DC3"/>
    <w:rsid w:val="009B4192"/>
    <w:rsid w:val="009B4C9F"/>
    <w:rsid w:val="009B5115"/>
    <w:rsid w:val="009B5554"/>
    <w:rsid w:val="009B5F67"/>
    <w:rsid w:val="009B6B67"/>
    <w:rsid w:val="009B6B95"/>
    <w:rsid w:val="009B7F98"/>
    <w:rsid w:val="009C0290"/>
    <w:rsid w:val="009C15BD"/>
    <w:rsid w:val="009C2009"/>
    <w:rsid w:val="009C283E"/>
    <w:rsid w:val="009C36CA"/>
    <w:rsid w:val="009C3DAD"/>
    <w:rsid w:val="009C50E3"/>
    <w:rsid w:val="009C5CF7"/>
    <w:rsid w:val="009C7165"/>
    <w:rsid w:val="009C7672"/>
    <w:rsid w:val="009C7A67"/>
    <w:rsid w:val="009D0DA0"/>
    <w:rsid w:val="009D1751"/>
    <w:rsid w:val="009D2D40"/>
    <w:rsid w:val="009D3380"/>
    <w:rsid w:val="009D5470"/>
    <w:rsid w:val="009D6498"/>
    <w:rsid w:val="009D77FE"/>
    <w:rsid w:val="009E028F"/>
    <w:rsid w:val="009E06A2"/>
    <w:rsid w:val="009E0AB3"/>
    <w:rsid w:val="009E167E"/>
    <w:rsid w:val="009E2EE0"/>
    <w:rsid w:val="009E2F59"/>
    <w:rsid w:val="009E30CB"/>
    <w:rsid w:val="009E46D9"/>
    <w:rsid w:val="009E5577"/>
    <w:rsid w:val="009E55AB"/>
    <w:rsid w:val="009E5A73"/>
    <w:rsid w:val="009E5B22"/>
    <w:rsid w:val="009E7281"/>
    <w:rsid w:val="009E7299"/>
    <w:rsid w:val="009E74A7"/>
    <w:rsid w:val="009F052C"/>
    <w:rsid w:val="009F112A"/>
    <w:rsid w:val="009F131C"/>
    <w:rsid w:val="009F19EC"/>
    <w:rsid w:val="009F1D97"/>
    <w:rsid w:val="009F231B"/>
    <w:rsid w:val="009F3A3E"/>
    <w:rsid w:val="009F4414"/>
    <w:rsid w:val="009F455D"/>
    <w:rsid w:val="009F4A76"/>
    <w:rsid w:val="009F4BA6"/>
    <w:rsid w:val="009F4F88"/>
    <w:rsid w:val="009F566F"/>
    <w:rsid w:val="009F5695"/>
    <w:rsid w:val="009F5C54"/>
    <w:rsid w:val="009F75EB"/>
    <w:rsid w:val="009F772D"/>
    <w:rsid w:val="009F7804"/>
    <w:rsid w:val="00A00DE1"/>
    <w:rsid w:val="00A014C4"/>
    <w:rsid w:val="00A01BBF"/>
    <w:rsid w:val="00A03297"/>
    <w:rsid w:val="00A032BF"/>
    <w:rsid w:val="00A039F4"/>
    <w:rsid w:val="00A045EE"/>
    <w:rsid w:val="00A04FDB"/>
    <w:rsid w:val="00A04FDF"/>
    <w:rsid w:val="00A06360"/>
    <w:rsid w:val="00A063E4"/>
    <w:rsid w:val="00A076E2"/>
    <w:rsid w:val="00A103F7"/>
    <w:rsid w:val="00A11AF3"/>
    <w:rsid w:val="00A135B7"/>
    <w:rsid w:val="00A15C66"/>
    <w:rsid w:val="00A166EC"/>
    <w:rsid w:val="00A17518"/>
    <w:rsid w:val="00A20A61"/>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36A29"/>
    <w:rsid w:val="00A40102"/>
    <w:rsid w:val="00A405BC"/>
    <w:rsid w:val="00A40BBF"/>
    <w:rsid w:val="00A40F65"/>
    <w:rsid w:val="00A436CF"/>
    <w:rsid w:val="00A44334"/>
    <w:rsid w:val="00A475CE"/>
    <w:rsid w:val="00A47B14"/>
    <w:rsid w:val="00A507D4"/>
    <w:rsid w:val="00A50D81"/>
    <w:rsid w:val="00A51709"/>
    <w:rsid w:val="00A51FF5"/>
    <w:rsid w:val="00A5214E"/>
    <w:rsid w:val="00A52325"/>
    <w:rsid w:val="00A52426"/>
    <w:rsid w:val="00A53610"/>
    <w:rsid w:val="00A553EC"/>
    <w:rsid w:val="00A55AA5"/>
    <w:rsid w:val="00A5699F"/>
    <w:rsid w:val="00A573DF"/>
    <w:rsid w:val="00A5768C"/>
    <w:rsid w:val="00A61489"/>
    <w:rsid w:val="00A61926"/>
    <w:rsid w:val="00A63340"/>
    <w:rsid w:val="00A6338F"/>
    <w:rsid w:val="00A63670"/>
    <w:rsid w:val="00A642DD"/>
    <w:rsid w:val="00A646C5"/>
    <w:rsid w:val="00A64A4C"/>
    <w:rsid w:val="00A64C79"/>
    <w:rsid w:val="00A64ED8"/>
    <w:rsid w:val="00A67915"/>
    <w:rsid w:val="00A67F98"/>
    <w:rsid w:val="00A70133"/>
    <w:rsid w:val="00A7033F"/>
    <w:rsid w:val="00A715FC"/>
    <w:rsid w:val="00A738EF"/>
    <w:rsid w:val="00A748AD"/>
    <w:rsid w:val="00A75002"/>
    <w:rsid w:val="00A77D1C"/>
    <w:rsid w:val="00A80098"/>
    <w:rsid w:val="00A826D1"/>
    <w:rsid w:val="00A82EEA"/>
    <w:rsid w:val="00A83707"/>
    <w:rsid w:val="00A84469"/>
    <w:rsid w:val="00A909DC"/>
    <w:rsid w:val="00A90EE2"/>
    <w:rsid w:val="00A91689"/>
    <w:rsid w:val="00A929C4"/>
    <w:rsid w:val="00A93CFA"/>
    <w:rsid w:val="00A9554A"/>
    <w:rsid w:val="00A95B31"/>
    <w:rsid w:val="00A962A4"/>
    <w:rsid w:val="00A96795"/>
    <w:rsid w:val="00A96DA2"/>
    <w:rsid w:val="00A971E0"/>
    <w:rsid w:val="00A9789F"/>
    <w:rsid w:val="00A97C84"/>
    <w:rsid w:val="00AA0405"/>
    <w:rsid w:val="00AA1C0E"/>
    <w:rsid w:val="00AA36D7"/>
    <w:rsid w:val="00AA3943"/>
    <w:rsid w:val="00AA52EC"/>
    <w:rsid w:val="00AA616B"/>
    <w:rsid w:val="00AA6F15"/>
    <w:rsid w:val="00AA7C57"/>
    <w:rsid w:val="00AB0664"/>
    <w:rsid w:val="00AB0BFF"/>
    <w:rsid w:val="00AB0FE5"/>
    <w:rsid w:val="00AB2C04"/>
    <w:rsid w:val="00AB316E"/>
    <w:rsid w:val="00AB4EE5"/>
    <w:rsid w:val="00AB5DC9"/>
    <w:rsid w:val="00AB6025"/>
    <w:rsid w:val="00AB6D8D"/>
    <w:rsid w:val="00AB6EB5"/>
    <w:rsid w:val="00AB7546"/>
    <w:rsid w:val="00AC1B8D"/>
    <w:rsid w:val="00AC333F"/>
    <w:rsid w:val="00AC41F3"/>
    <w:rsid w:val="00AC564B"/>
    <w:rsid w:val="00AC57CE"/>
    <w:rsid w:val="00AC59AE"/>
    <w:rsid w:val="00AC6020"/>
    <w:rsid w:val="00AC62A6"/>
    <w:rsid w:val="00AC7ED2"/>
    <w:rsid w:val="00AC7FD9"/>
    <w:rsid w:val="00AD064B"/>
    <w:rsid w:val="00AD07EB"/>
    <w:rsid w:val="00AD0A3D"/>
    <w:rsid w:val="00AD2AD3"/>
    <w:rsid w:val="00AD2F53"/>
    <w:rsid w:val="00AD32D0"/>
    <w:rsid w:val="00AD3DD3"/>
    <w:rsid w:val="00AD4DB8"/>
    <w:rsid w:val="00AD6580"/>
    <w:rsid w:val="00AE03B1"/>
    <w:rsid w:val="00AE19FF"/>
    <w:rsid w:val="00AE29F6"/>
    <w:rsid w:val="00AE2A84"/>
    <w:rsid w:val="00AE350A"/>
    <w:rsid w:val="00AE385E"/>
    <w:rsid w:val="00AE42DF"/>
    <w:rsid w:val="00AE45C9"/>
    <w:rsid w:val="00AE4FA8"/>
    <w:rsid w:val="00AE649E"/>
    <w:rsid w:val="00AE6C0A"/>
    <w:rsid w:val="00AE6D41"/>
    <w:rsid w:val="00AE736B"/>
    <w:rsid w:val="00AF0C48"/>
    <w:rsid w:val="00AF1268"/>
    <w:rsid w:val="00AF131D"/>
    <w:rsid w:val="00AF135D"/>
    <w:rsid w:val="00AF267C"/>
    <w:rsid w:val="00AF2816"/>
    <w:rsid w:val="00AF2B9B"/>
    <w:rsid w:val="00AF37D4"/>
    <w:rsid w:val="00AF454B"/>
    <w:rsid w:val="00AF46D9"/>
    <w:rsid w:val="00AF5481"/>
    <w:rsid w:val="00AF6C87"/>
    <w:rsid w:val="00AF6F95"/>
    <w:rsid w:val="00AF70A9"/>
    <w:rsid w:val="00AF77BB"/>
    <w:rsid w:val="00AF78BC"/>
    <w:rsid w:val="00AF7FF4"/>
    <w:rsid w:val="00B0224B"/>
    <w:rsid w:val="00B027C8"/>
    <w:rsid w:val="00B028F4"/>
    <w:rsid w:val="00B02E0C"/>
    <w:rsid w:val="00B03B0C"/>
    <w:rsid w:val="00B043DC"/>
    <w:rsid w:val="00B044EC"/>
    <w:rsid w:val="00B04663"/>
    <w:rsid w:val="00B049EA"/>
    <w:rsid w:val="00B05415"/>
    <w:rsid w:val="00B063DC"/>
    <w:rsid w:val="00B065EB"/>
    <w:rsid w:val="00B06CCF"/>
    <w:rsid w:val="00B07882"/>
    <w:rsid w:val="00B113F8"/>
    <w:rsid w:val="00B11CD4"/>
    <w:rsid w:val="00B12754"/>
    <w:rsid w:val="00B134D3"/>
    <w:rsid w:val="00B1557A"/>
    <w:rsid w:val="00B157B5"/>
    <w:rsid w:val="00B16D34"/>
    <w:rsid w:val="00B17356"/>
    <w:rsid w:val="00B17979"/>
    <w:rsid w:val="00B211CC"/>
    <w:rsid w:val="00B21B63"/>
    <w:rsid w:val="00B22A78"/>
    <w:rsid w:val="00B2386B"/>
    <w:rsid w:val="00B25711"/>
    <w:rsid w:val="00B2644B"/>
    <w:rsid w:val="00B27318"/>
    <w:rsid w:val="00B300C4"/>
    <w:rsid w:val="00B3011C"/>
    <w:rsid w:val="00B308FE"/>
    <w:rsid w:val="00B316F1"/>
    <w:rsid w:val="00B318A6"/>
    <w:rsid w:val="00B31A5A"/>
    <w:rsid w:val="00B32FDC"/>
    <w:rsid w:val="00B3356F"/>
    <w:rsid w:val="00B34983"/>
    <w:rsid w:val="00B3503B"/>
    <w:rsid w:val="00B3521B"/>
    <w:rsid w:val="00B3583E"/>
    <w:rsid w:val="00B35852"/>
    <w:rsid w:val="00B35AA7"/>
    <w:rsid w:val="00B35E7D"/>
    <w:rsid w:val="00B36083"/>
    <w:rsid w:val="00B36FD1"/>
    <w:rsid w:val="00B37A5C"/>
    <w:rsid w:val="00B411E2"/>
    <w:rsid w:val="00B417B8"/>
    <w:rsid w:val="00B4261D"/>
    <w:rsid w:val="00B43033"/>
    <w:rsid w:val="00B4314D"/>
    <w:rsid w:val="00B4402F"/>
    <w:rsid w:val="00B47529"/>
    <w:rsid w:val="00B5010D"/>
    <w:rsid w:val="00B50395"/>
    <w:rsid w:val="00B50972"/>
    <w:rsid w:val="00B50B68"/>
    <w:rsid w:val="00B51055"/>
    <w:rsid w:val="00B523AF"/>
    <w:rsid w:val="00B52869"/>
    <w:rsid w:val="00B52CB5"/>
    <w:rsid w:val="00B52E1F"/>
    <w:rsid w:val="00B53F88"/>
    <w:rsid w:val="00B56147"/>
    <w:rsid w:val="00B56977"/>
    <w:rsid w:val="00B5782C"/>
    <w:rsid w:val="00B5782F"/>
    <w:rsid w:val="00B578FF"/>
    <w:rsid w:val="00B61070"/>
    <w:rsid w:val="00B61AED"/>
    <w:rsid w:val="00B635DA"/>
    <w:rsid w:val="00B644D2"/>
    <w:rsid w:val="00B65160"/>
    <w:rsid w:val="00B65637"/>
    <w:rsid w:val="00B67BC5"/>
    <w:rsid w:val="00B67FCC"/>
    <w:rsid w:val="00B7107E"/>
    <w:rsid w:val="00B71115"/>
    <w:rsid w:val="00B71293"/>
    <w:rsid w:val="00B712EE"/>
    <w:rsid w:val="00B71346"/>
    <w:rsid w:val="00B718A1"/>
    <w:rsid w:val="00B72527"/>
    <w:rsid w:val="00B729E5"/>
    <w:rsid w:val="00B7343C"/>
    <w:rsid w:val="00B753AA"/>
    <w:rsid w:val="00B75CE7"/>
    <w:rsid w:val="00B76A1A"/>
    <w:rsid w:val="00B7750B"/>
    <w:rsid w:val="00B77C20"/>
    <w:rsid w:val="00B77F2D"/>
    <w:rsid w:val="00B82026"/>
    <w:rsid w:val="00B821EF"/>
    <w:rsid w:val="00B824FE"/>
    <w:rsid w:val="00B83388"/>
    <w:rsid w:val="00B85BED"/>
    <w:rsid w:val="00B862F1"/>
    <w:rsid w:val="00B864EF"/>
    <w:rsid w:val="00B869C6"/>
    <w:rsid w:val="00B87009"/>
    <w:rsid w:val="00B87EAC"/>
    <w:rsid w:val="00B87F7D"/>
    <w:rsid w:val="00B901B6"/>
    <w:rsid w:val="00B90F22"/>
    <w:rsid w:val="00B9110E"/>
    <w:rsid w:val="00B91B24"/>
    <w:rsid w:val="00B920CF"/>
    <w:rsid w:val="00B93D02"/>
    <w:rsid w:val="00B947EE"/>
    <w:rsid w:val="00B954BF"/>
    <w:rsid w:val="00B95845"/>
    <w:rsid w:val="00B96135"/>
    <w:rsid w:val="00B96755"/>
    <w:rsid w:val="00B97437"/>
    <w:rsid w:val="00B97847"/>
    <w:rsid w:val="00B97941"/>
    <w:rsid w:val="00B97E5A"/>
    <w:rsid w:val="00BA0323"/>
    <w:rsid w:val="00BA04A7"/>
    <w:rsid w:val="00BA1A39"/>
    <w:rsid w:val="00BA1B20"/>
    <w:rsid w:val="00BA20A5"/>
    <w:rsid w:val="00BA266E"/>
    <w:rsid w:val="00BA3AE5"/>
    <w:rsid w:val="00BA4F3E"/>
    <w:rsid w:val="00BA5576"/>
    <w:rsid w:val="00BA5747"/>
    <w:rsid w:val="00BA6451"/>
    <w:rsid w:val="00BA6933"/>
    <w:rsid w:val="00BA6B59"/>
    <w:rsid w:val="00BA7587"/>
    <w:rsid w:val="00BB0636"/>
    <w:rsid w:val="00BB0FD5"/>
    <w:rsid w:val="00BB105D"/>
    <w:rsid w:val="00BB1B29"/>
    <w:rsid w:val="00BB23B3"/>
    <w:rsid w:val="00BB3611"/>
    <w:rsid w:val="00BB3A1D"/>
    <w:rsid w:val="00BB3C5E"/>
    <w:rsid w:val="00BB45AC"/>
    <w:rsid w:val="00BB48E0"/>
    <w:rsid w:val="00BB5287"/>
    <w:rsid w:val="00BB5444"/>
    <w:rsid w:val="00BB5DEB"/>
    <w:rsid w:val="00BB61D8"/>
    <w:rsid w:val="00BB62FD"/>
    <w:rsid w:val="00BB7524"/>
    <w:rsid w:val="00BB76C2"/>
    <w:rsid w:val="00BB7A2B"/>
    <w:rsid w:val="00BB7CA8"/>
    <w:rsid w:val="00BC0799"/>
    <w:rsid w:val="00BC108A"/>
    <w:rsid w:val="00BC270E"/>
    <w:rsid w:val="00BC2D59"/>
    <w:rsid w:val="00BC2EEB"/>
    <w:rsid w:val="00BC3209"/>
    <w:rsid w:val="00BC5577"/>
    <w:rsid w:val="00BC5B85"/>
    <w:rsid w:val="00BC5C70"/>
    <w:rsid w:val="00BC6160"/>
    <w:rsid w:val="00BC68F8"/>
    <w:rsid w:val="00BD00AE"/>
    <w:rsid w:val="00BD1A71"/>
    <w:rsid w:val="00BD2D5D"/>
    <w:rsid w:val="00BD2DB2"/>
    <w:rsid w:val="00BD5803"/>
    <w:rsid w:val="00BD71ED"/>
    <w:rsid w:val="00BD74F4"/>
    <w:rsid w:val="00BE2580"/>
    <w:rsid w:val="00BE2A63"/>
    <w:rsid w:val="00BE3E0C"/>
    <w:rsid w:val="00BE5893"/>
    <w:rsid w:val="00BF154A"/>
    <w:rsid w:val="00BF1684"/>
    <w:rsid w:val="00BF1766"/>
    <w:rsid w:val="00BF2A75"/>
    <w:rsid w:val="00BF3792"/>
    <w:rsid w:val="00BF3F6A"/>
    <w:rsid w:val="00BF6454"/>
    <w:rsid w:val="00BF66B5"/>
    <w:rsid w:val="00BF6F1E"/>
    <w:rsid w:val="00BF727A"/>
    <w:rsid w:val="00BF7F4A"/>
    <w:rsid w:val="00BF7F65"/>
    <w:rsid w:val="00C0070F"/>
    <w:rsid w:val="00C01274"/>
    <w:rsid w:val="00C012A4"/>
    <w:rsid w:val="00C019F5"/>
    <w:rsid w:val="00C01AD3"/>
    <w:rsid w:val="00C01C5C"/>
    <w:rsid w:val="00C026DB"/>
    <w:rsid w:val="00C02916"/>
    <w:rsid w:val="00C02BD4"/>
    <w:rsid w:val="00C057FB"/>
    <w:rsid w:val="00C067C4"/>
    <w:rsid w:val="00C06DFF"/>
    <w:rsid w:val="00C075D6"/>
    <w:rsid w:val="00C10845"/>
    <w:rsid w:val="00C1090C"/>
    <w:rsid w:val="00C1106F"/>
    <w:rsid w:val="00C12F82"/>
    <w:rsid w:val="00C13086"/>
    <w:rsid w:val="00C13527"/>
    <w:rsid w:val="00C141C9"/>
    <w:rsid w:val="00C143AF"/>
    <w:rsid w:val="00C14918"/>
    <w:rsid w:val="00C1496F"/>
    <w:rsid w:val="00C14D3A"/>
    <w:rsid w:val="00C14F37"/>
    <w:rsid w:val="00C15065"/>
    <w:rsid w:val="00C157EB"/>
    <w:rsid w:val="00C1580C"/>
    <w:rsid w:val="00C15863"/>
    <w:rsid w:val="00C172DC"/>
    <w:rsid w:val="00C179DF"/>
    <w:rsid w:val="00C213C5"/>
    <w:rsid w:val="00C21B41"/>
    <w:rsid w:val="00C224E7"/>
    <w:rsid w:val="00C228E5"/>
    <w:rsid w:val="00C22E31"/>
    <w:rsid w:val="00C22F45"/>
    <w:rsid w:val="00C2301D"/>
    <w:rsid w:val="00C236CC"/>
    <w:rsid w:val="00C23D09"/>
    <w:rsid w:val="00C2472F"/>
    <w:rsid w:val="00C249BF"/>
    <w:rsid w:val="00C24D02"/>
    <w:rsid w:val="00C2649E"/>
    <w:rsid w:val="00C27567"/>
    <w:rsid w:val="00C30658"/>
    <w:rsid w:val="00C31041"/>
    <w:rsid w:val="00C31913"/>
    <w:rsid w:val="00C3207F"/>
    <w:rsid w:val="00C320AC"/>
    <w:rsid w:val="00C3347F"/>
    <w:rsid w:val="00C3491F"/>
    <w:rsid w:val="00C350F3"/>
    <w:rsid w:val="00C366CD"/>
    <w:rsid w:val="00C36CF2"/>
    <w:rsid w:val="00C37D26"/>
    <w:rsid w:val="00C37E69"/>
    <w:rsid w:val="00C40D11"/>
    <w:rsid w:val="00C424C0"/>
    <w:rsid w:val="00C44025"/>
    <w:rsid w:val="00C44DB2"/>
    <w:rsid w:val="00C4587E"/>
    <w:rsid w:val="00C4591C"/>
    <w:rsid w:val="00C4752C"/>
    <w:rsid w:val="00C4792C"/>
    <w:rsid w:val="00C47B33"/>
    <w:rsid w:val="00C500A4"/>
    <w:rsid w:val="00C5143C"/>
    <w:rsid w:val="00C517BF"/>
    <w:rsid w:val="00C5195D"/>
    <w:rsid w:val="00C51F72"/>
    <w:rsid w:val="00C5310C"/>
    <w:rsid w:val="00C54637"/>
    <w:rsid w:val="00C547E4"/>
    <w:rsid w:val="00C55831"/>
    <w:rsid w:val="00C566C5"/>
    <w:rsid w:val="00C57926"/>
    <w:rsid w:val="00C57C4D"/>
    <w:rsid w:val="00C6219E"/>
    <w:rsid w:val="00C624FA"/>
    <w:rsid w:val="00C62A41"/>
    <w:rsid w:val="00C634CB"/>
    <w:rsid w:val="00C634F3"/>
    <w:rsid w:val="00C63778"/>
    <w:rsid w:val="00C63878"/>
    <w:rsid w:val="00C63A74"/>
    <w:rsid w:val="00C65705"/>
    <w:rsid w:val="00C6670C"/>
    <w:rsid w:val="00C6795E"/>
    <w:rsid w:val="00C67F66"/>
    <w:rsid w:val="00C7099B"/>
    <w:rsid w:val="00C70CFE"/>
    <w:rsid w:val="00C71FAD"/>
    <w:rsid w:val="00C73766"/>
    <w:rsid w:val="00C740B1"/>
    <w:rsid w:val="00C74D0C"/>
    <w:rsid w:val="00C74F29"/>
    <w:rsid w:val="00C76806"/>
    <w:rsid w:val="00C76F4B"/>
    <w:rsid w:val="00C8046C"/>
    <w:rsid w:val="00C80FA9"/>
    <w:rsid w:val="00C81FBA"/>
    <w:rsid w:val="00C837D5"/>
    <w:rsid w:val="00C83CB8"/>
    <w:rsid w:val="00C84923"/>
    <w:rsid w:val="00C84F4E"/>
    <w:rsid w:val="00C85055"/>
    <w:rsid w:val="00C861D4"/>
    <w:rsid w:val="00C86AEE"/>
    <w:rsid w:val="00C90EC4"/>
    <w:rsid w:val="00C91B57"/>
    <w:rsid w:val="00C91FBC"/>
    <w:rsid w:val="00C92972"/>
    <w:rsid w:val="00C938D0"/>
    <w:rsid w:val="00C93B4E"/>
    <w:rsid w:val="00C94B32"/>
    <w:rsid w:val="00C94C9E"/>
    <w:rsid w:val="00C94D06"/>
    <w:rsid w:val="00C94F42"/>
    <w:rsid w:val="00C95CA2"/>
    <w:rsid w:val="00C96B8B"/>
    <w:rsid w:val="00C96F56"/>
    <w:rsid w:val="00C971BE"/>
    <w:rsid w:val="00C97695"/>
    <w:rsid w:val="00CA1962"/>
    <w:rsid w:val="00CA2809"/>
    <w:rsid w:val="00CA48EF"/>
    <w:rsid w:val="00CA4D55"/>
    <w:rsid w:val="00CA5167"/>
    <w:rsid w:val="00CA6DCC"/>
    <w:rsid w:val="00CA6E5C"/>
    <w:rsid w:val="00CA7785"/>
    <w:rsid w:val="00CB07D7"/>
    <w:rsid w:val="00CB0BE2"/>
    <w:rsid w:val="00CB1C78"/>
    <w:rsid w:val="00CB1CA2"/>
    <w:rsid w:val="00CB2A8C"/>
    <w:rsid w:val="00CB2D37"/>
    <w:rsid w:val="00CB37C8"/>
    <w:rsid w:val="00CB488A"/>
    <w:rsid w:val="00CB48DF"/>
    <w:rsid w:val="00CB4D6C"/>
    <w:rsid w:val="00CB5E8B"/>
    <w:rsid w:val="00CB6790"/>
    <w:rsid w:val="00CB6EE6"/>
    <w:rsid w:val="00CB7284"/>
    <w:rsid w:val="00CB7763"/>
    <w:rsid w:val="00CB79D1"/>
    <w:rsid w:val="00CB7D55"/>
    <w:rsid w:val="00CC0B59"/>
    <w:rsid w:val="00CC191F"/>
    <w:rsid w:val="00CC2AA5"/>
    <w:rsid w:val="00CC3002"/>
    <w:rsid w:val="00CC30B6"/>
    <w:rsid w:val="00CC32C2"/>
    <w:rsid w:val="00CC3D2D"/>
    <w:rsid w:val="00CC3D88"/>
    <w:rsid w:val="00CC3F24"/>
    <w:rsid w:val="00CC4400"/>
    <w:rsid w:val="00CC5025"/>
    <w:rsid w:val="00CC559D"/>
    <w:rsid w:val="00CC6C44"/>
    <w:rsid w:val="00CC75BD"/>
    <w:rsid w:val="00CC7770"/>
    <w:rsid w:val="00CD00B8"/>
    <w:rsid w:val="00CD1335"/>
    <w:rsid w:val="00CD17C3"/>
    <w:rsid w:val="00CD1961"/>
    <w:rsid w:val="00CD1B9A"/>
    <w:rsid w:val="00CD2250"/>
    <w:rsid w:val="00CD2299"/>
    <w:rsid w:val="00CD354B"/>
    <w:rsid w:val="00CD3A1F"/>
    <w:rsid w:val="00CD3B42"/>
    <w:rsid w:val="00CD3CD6"/>
    <w:rsid w:val="00CD4840"/>
    <w:rsid w:val="00CD4E97"/>
    <w:rsid w:val="00CD50D1"/>
    <w:rsid w:val="00CD50F4"/>
    <w:rsid w:val="00CD55F6"/>
    <w:rsid w:val="00CD56DB"/>
    <w:rsid w:val="00CD5C27"/>
    <w:rsid w:val="00CD68A6"/>
    <w:rsid w:val="00CD6D13"/>
    <w:rsid w:val="00CD7624"/>
    <w:rsid w:val="00CD7682"/>
    <w:rsid w:val="00CD7825"/>
    <w:rsid w:val="00CE0195"/>
    <w:rsid w:val="00CE0400"/>
    <w:rsid w:val="00CE0AE9"/>
    <w:rsid w:val="00CE1476"/>
    <w:rsid w:val="00CE1574"/>
    <w:rsid w:val="00CE1E98"/>
    <w:rsid w:val="00CE2A82"/>
    <w:rsid w:val="00CE2E9B"/>
    <w:rsid w:val="00CE370E"/>
    <w:rsid w:val="00CE39F7"/>
    <w:rsid w:val="00CE4985"/>
    <w:rsid w:val="00CE551B"/>
    <w:rsid w:val="00CE5D5B"/>
    <w:rsid w:val="00CE5D6B"/>
    <w:rsid w:val="00CE6151"/>
    <w:rsid w:val="00CE6BA9"/>
    <w:rsid w:val="00CE6E41"/>
    <w:rsid w:val="00CF114F"/>
    <w:rsid w:val="00CF1DAE"/>
    <w:rsid w:val="00CF2184"/>
    <w:rsid w:val="00CF26B4"/>
    <w:rsid w:val="00CF2DD9"/>
    <w:rsid w:val="00CF3EAB"/>
    <w:rsid w:val="00CF453A"/>
    <w:rsid w:val="00CF5309"/>
    <w:rsid w:val="00CF6658"/>
    <w:rsid w:val="00CF66A8"/>
    <w:rsid w:val="00CF6BC6"/>
    <w:rsid w:val="00CF6C30"/>
    <w:rsid w:val="00CF6D7C"/>
    <w:rsid w:val="00CF6DD9"/>
    <w:rsid w:val="00CF6EA0"/>
    <w:rsid w:val="00CF7589"/>
    <w:rsid w:val="00CF7BF3"/>
    <w:rsid w:val="00D0032A"/>
    <w:rsid w:val="00D007D8"/>
    <w:rsid w:val="00D029CA"/>
    <w:rsid w:val="00D02B04"/>
    <w:rsid w:val="00D04013"/>
    <w:rsid w:val="00D040F7"/>
    <w:rsid w:val="00D042B0"/>
    <w:rsid w:val="00D043C0"/>
    <w:rsid w:val="00D04837"/>
    <w:rsid w:val="00D05250"/>
    <w:rsid w:val="00D055A1"/>
    <w:rsid w:val="00D062CF"/>
    <w:rsid w:val="00D0669A"/>
    <w:rsid w:val="00D06E3F"/>
    <w:rsid w:val="00D06EAE"/>
    <w:rsid w:val="00D06F82"/>
    <w:rsid w:val="00D07573"/>
    <w:rsid w:val="00D0786D"/>
    <w:rsid w:val="00D0795E"/>
    <w:rsid w:val="00D10DFD"/>
    <w:rsid w:val="00D12E64"/>
    <w:rsid w:val="00D130BA"/>
    <w:rsid w:val="00D135B8"/>
    <w:rsid w:val="00D136F2"/>
    <w:rsid w:val="00D14BC4"/>
    <w:rsid w:val="00D151AA"/>
    <w:rsid w:val="00D15844"/>
    <w:rsid w:val="00D16A7D"/>
    <w:rsid w:val="00D17EAD"/>
    <w:rsid w:val="00D20CEA"/>
    <w:rsid w:val="00D21546"/>
    <w:rsid w:val="00D21A1C"/>
    <w:rsid w:val="00D21F8F"/>
    <w:rsid w:val="00D2265B"/>
    <w:rsid w:val="00D23D8F"/>
    <w:rsid w:val="00D243DE"/>
    <w:rsid w:val="00D24910"/>
    <w:rsid w:val="00D24F8F"/>
    <w:rsid w:val="00D253D1"/>
    <w:rsid w:val="00D25563"/>
    <w:rsid w:val="00D25CD5"/>
    <w:rsid w:val="00D27D0D"/>
    <w:rsid w:val="00D30863"/>
    <w:rsid w:val="00D31DF9"/>
    <w:rsid w:val="00D32AAB"/>
    <w:rsid w:val="00D339FA"/>
    <w:rsid w:val="00D34101"/>
    <w:rsid w:val="00D3487B"/>
    <w:rsid w:val="00D3609C"/>
    <w:rsid w:val="00D36279"/>
    <w:rsid w:val="00D36498"/>
    <w:rsid w:val="00D3671F"/>
    <w:rsid w:val="00D36A83"/>
    <w:rsid w:val="00D36D66"/>
    <w:rsid w:val="00D37A40"/>
    <w:rsid w:val="00D40617"/>
    <w:rsid w:val="00D40DA5"/>
    <w:rsid w:val="00D41D85"/>
    <w:rsid w:val="00D43C06"/>
    <w:rsid w:val="00D4590A"/>
    <w:rsid w:val="00D463E8"/>
    <w:rsid w:val="00D4644B"/>
    <w:rsid w:val="00D466B9"/>
    <w:rsid w:val="00D4784C"/>
    <w:rsid w:val="00D47A5D"/>
    <w:rsid w:val="00D47D89"/>
    <w:rsid w:val="00D50035"/>
    <w:rsid w:val="00D509E8"/>
    <w:rsid w:val="00D50B2B"/>
    <w:rsid w:val="00D527BA"/>
    <w:rsid w:val="00D527FA"/>
    <w:rsid w:val="00D53053"/>
    <w:rsid w:val="00D55A37"/>
    <w:rsid w:val="00D572C5"/>
    <w:rsid w:val="00D57B63"/>
    <w:rsid w:val="00D60149"/>
    <w:rsid w:val="00D6042D"/>
    <w:rsid w:val="00D63181"/>
    <w:rsid w:val="00D63EBD"/>
    <w:rsid w:val="00D65E0E"/>
    <w:rsid w:val="00D665EA"/>
    <w:rsid w:val="00D66DDA"/>
    <w:rsid w:val="00D675C0"/>
    <w:rsid w:val="00D67BFF"/>
    <w:rsid w:val="00D67EC8"/>
    <w:rsid w:val="00D70A33"/>
    <w:rsid w:val="00D7179C"/>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2C2F"/>
    <w:rsid w:val="00D84C15"/>
    <w:rsid w:val="00D85090"/>
    <w:rsid w:val="00D87D69"/>
    <w:rsid w:val="00D901C2"/>
    <w:rsid w:val="00D91229"/>
    <w:rsid w:val="00D9190E"/>
    <w:rsid w:val="00D92631"/>
    <w:rsid w:val="00D964AB"/>
    <w:rsid w:val="00D97315"/>
    <w:rsid w:val="00D97630"/>
    <w:rsid w:val="00D978BD"/>
    <w:rsid w:val="00D97C4D"/>
    <w:rsid w:val="00DA062A"/>
    <w:rsid w:val="00DA1EA8"/>
    <w:rsid w:val="00DA4713"/>
    <w:rsid w:val="00DA4ADC"/>
    <w:rsid w:val="00DA639E"/>
    <w:rsid w:val="00DA6547"/>
    <w:rsid w:val="00DA7D51"/>
    <w:rsid w:val="00DB05D0"/>
    <w:rsid w:val="00DB0DAC"/>
    <w:rsid w:val="00DB1780"/>
    <w:rsid w:val="00DB28A4"/>
    <w:rsid w:val="00DB2DC7"/>
    <w:rsid w:val="00DB3969"/>
    <w:rsid w:val="00DB3C2E"/>
    <w:rsid w:val="00DB3DB6"/>
    <w:rsid w:val="00DB6530"/>
    <w:rsid w:val="00DB7073"/>
    <w:rsid w:val="00DC07C7"/>
    <w:rsid w:val="00DC0C3E"/>
    <w:rsid w:val="00DC1243"/>
    <w:rsid w:val="00DC3671"/>
    <w:rsid w:val="00DC391A"/>
    <w:rsid w:val="00DC49AE"/>
    <w:rsid w:val="00DC4FF9"/>
    <w:rsid w:val="00DC52B1"/>
    <w:rsid w:val="00DC5B95"/>
    <w:rsid w:val="00DC672B"/>
    <w:rsid w:val="00DC67BE"/>
    <w:rsid w:val="00DC7252"/>
    <w:rsid w:val="00DC749C"/>
    <w:rsid w:val="00DC7812"/>
    <w:rsid w:val="00DD03F0"/>
    <w:rsid w:val="00DD09CC"/>
    <w:rsid w:val="00DD0F09"/>
    <w:rsid w:val="00DD1272"/>
    <w:rsid w:val="00DD1B42"/>
    <w:rsid w:val="00DD220E"/>
    <w:rsid w:val="00DD2DBD"/>
    <w:rsid w:val="00DD3D36"/>
    <w:rsid w:val="00DD3D84"/>
    <w:rsid w:val="00DD4746"/>
    <w:rsid w:val="00DD4EF2"/>
    <w:rsid w:val="00DD5048"/>
    <w:rsid w:val="00DD57C3"/>
    <w:rsid w:val="00DD5E57"/>
    <w:rsid w:val="00DD6509"/>
    <w:rsid w:val="00DD6809"/>
    <w:rsid w:val="00DD6DA8"/>
    <w:rsid w:val="00DD7B14"/>
    <w:rsid w:val="00DD7B6A"/>
    <w:rsid w:val="00DE07D5"/>
    <w:rsid w:val="00DE0B62"/>
    <w:rsid w:val="00DE1B74"/>
    <w:rsid w:val="00DE1D88"/>
    <w:rsid w:val="00DE259A"/>
    <w:rsid w:val="00DE2CD7"/>
    <w:rsid w:val="00DE3C9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82"/>
    <w:rsid w:val="00DF78F4"/>
    <w:rsid w:val="00DF7FC0"/>
    <w:rsid w:val="00E00253"/>
    <w:rsid w:val="00E0060C"/>
    <w:rsid w:val="00E007E4"/>
    <w:rsid w:val="00E008D5"/>
    <w:rsid w:val="00E02106"/>
    <w:rsid w:val="00E02133"/>
    <w:rsid w:val="00E03732"/>
    <w:rsid w:val="00E04496"/>
    <w:rsid w:val="00E0465B"/>
    <w:rsid w:val="00E05C46"/>
    <w:rsid w:val="00E060DA"/>
    <w:rsid w:val="00E0694C"/>
    <w:rsid w:val="00E074F0"/>
    <w:rsid w:val="00E07C6A"/>
    <w:rsid w:val="00E07DCB"/>
    <w:rsid w:val="00E108C7"/>
    <w:rsid w:val="00E10A58"/>
    <w:rsid w:val="00E10AB3"/>
    <w:rsid w:val="00E11F18"/>
    <w:rsid w:val="00E1228C"/>
    <w:rsid w:val="00E122FF"/>
    <w:rsid w:val="00E13278"/>
    <w:rsid w:val="00E1396B"/>
    <w:rsid w:val="00E14A9C"/>
    <w:rsid w:val="00E15811"/>
    <w:rsid w:val="00E165A1"/>
    <w:rsid w:val="00E17237"/>
    <w:rsid w:val="00E17B44"/>
    <w:rsid w:val="00E17EE5"/>
    <w:rsid w:val="00E20A5D"/>
    <w:rsid w:val="00E20F66"/>
    <w:rsid w:val="00E22124"/>
    <w:rsid w:val="00E23053"/>
    <w:rsid w:val="00E23896"/>
    <w:rsid w:val="00E23BDE"/>
    <w:rsid w:val="00E24535"/>
    <w:rsid w:val="00E247D3"/>
    <w:rsid w:val="00E24A01"/>
    <w:rsid w:val="00E24D8A"/>
    <w:rsid w:val="00E25049"/>
    <w:rsid w:val="00E2557F"/>
    <w:rsid w:val="00E25F20"/>
    <w:rsid w:val="00E26114"/>
    <w:rsid w:val="00E27A8A"/>
    <w:rsid w:val="00E27EA9"/>
    <w:rsid w:val="00E30167"/>
    <w:rsid w:val="00E30774"/>
    <w:rsid w:val="00E3110D"/>
    <w:rsid w:val="00E3112A"/>
    <w:rsid w:val="00E319A6"/>
    <w:rsid w:val="00E32D41"/>
    <w:rsid w:val="00E3301E"/>
    <w:rsid w:val="00E34867"/>
    <w:rsid w:val="00E34FE7"/>
    <w:rsid w:val="00E36283"/>
    <w:rsid w:val="00E3674B"/>
    <w:rsid w:val="00E3725A"/>
    <w:rsid w:val="00E37720"/>
    <w:rsid w:val="00E407BE"/>
    <w:rsid w:val="00E41654"/>
    <w:rsid w:val="00E419FB"/>
    <w:rsid w:val="00E41B0A"/>
    <w:rsid w:val="00E41DB2"/>
    <w:rsid w:val="00E42A92"/>
    <w:rsid w:val="00E45B6A"/>
    <w:rsid w:val="00E45DD9"/>
    <w:rsid w:val="00E45DFF"/>
    <w:rsid w:val="00E45E49"/>
    <w:rsid w:val="00E4641F"/>
    <w:rsid w:val="00E475F5"/>
    <w:rsid w:val="00E4779D"/>
    <w:rsid w:val="00E47F61"/>
    <w:rsid w:val="00E508E9"/>
    <w:rsid w:val="00E50E16"/>
    <w:rsid w:val="00E51E1D"/>
    <w:rsid w:val="00E52357"/>
    <w:rsid w:val="00E539FF"/>
    <w:rsid w:val="00E54131"/>
    <w:rsid w:val="00E54412"/>
    <w:rsid w:val="00E547BE"/>
    <w:rsid w:val="00E54C72"/>
    <w:rsid w:val="00E54FC3"/>
    <w:rsid w:val="00E55675"/>
    <w:rsid w:val="00E5570F"/>
    <w:rsid w:val="00E55B48"/>
    <w:rsid w:val="00E57545"/>
    <w:rsid w:val="00E57CDF"/>
    <w:rsid w:val="00E57F17"/>
    <w:rsid w:val="00E622CD"/>
    <w:rsid w:val="00E622F2"/>
    <w:rsid w:val="00E62555"/>
    <w:rsid w:val="00E62EAE"/>
    <w:rsid w:val="00E63520"/>
    <w:rsid w:val="00E64CC8"/>
    <w:rsid w:val="00E64D5C"/>
    <w:rsid w:val="00E65354"/>
    <w:rsid w:val="00E662D5"/>
    <w:rsid w:val="00E66751"/>
    <w:rsid w:val="00E66FBD"/>
    <w:rsid w:val="00E672ED"/>
    <w:rsid w:val="00E7086E"/>
    <w:rsid w:val="00E72123"/>
    <w:rsid w:val="00E727B8"/>
    <w:rsid w:val="00E72DA2"/>
    <w:rsid w:val="00E7358F"/>
    <w:rsid w:val="00E73AC5"/>
    <w:rsid w:val="00E74C4E"/>
    <w:rsid w:val="00E754A8"/>
    <w:rsid w:val="00E75D6B"/>
    <w:rsid w:val="00E76BDE"/>
    <w:rsid w:val="00E76DD1"/>
    <w:rsid w:val="00E77CD5"/>
    <w:rsid w:val="00E808EB"/>
    <w:rsid w:val="00E80AFA"/>
    <w:rsid w:val="00E825D6"/>
    <w:rsid w:val="00E82856"/>
    <w:rsid w:val="00E82A26"/>
    <w:rsid w:val="00E834EC"/>
    <w:rsid w:val="00E83584"/>
    <w:rsid w:val="00E84E22"/>
    <w:rsid w:val="00E852C0"/>
    <w:rsid w:val="00E85AFD"/>
    <w:rsid w:val="00E86D38"/>
    <w:rsid w:val="00E87D44"/>
    <w:rsid w:val="00E87FE1"/>
    <w:rsid w:val="00E900C4"/>
    <w:rsid w:val="00E900CA"/>
    <w:rsid w:val="00E90A58"/>
    <w:rsid w:val="00E91F71"/>
    <w:rsid w:val="00E923B8"/>
    <w:rsid w:val="00E954C4"/>
    <w:rsid w:val="00E96A3D"/>
    <w:rsid w:val="00E96B06"/>
    <w:rsid w:val="00E96E94"/>
    <w:rsid w:val="00E9735C"/>
    <w:rsid w:val="00EA009D"/>
    <w:rsid w:val="00EA12D2"/>
    <w:rsid w:val="00EA3962"/>
    <w:rsid w:val="00EA42A0"/>
    <w:rsid w:val="00EA4ECA"/>
    <w:rsid w:val="00EA5153"/>
    <w:rsid w:val="00EA52FF"/>
    <w:rsid w:val="00EA5AB1"/>
    <w:rsid w:val="00EA5C22"/>
    <w:rsid w:val="00EA5C64"/>
    <w:rsid w:val="00EA6D94"/>
    <w:rsid w:val="00EA6F65"/>
    <w:rsid w:val="00EA76B0"/>
    <w:rsid w:val="00EA7CF1"/>
    <w:rsid w:val="00EB001B"/>
    <w:rsid w:val="00EB0E25"/>
    <w:rsid w:val="00EB231F"/>
    <w:rsid w:val="00EB2EE7"/>
    <w:rsid w:val="00EB4ACD"/>
    <w:rsid w:val="00EB6198"/>
    <w:rsid w:val="00EB6ABD"/>
    <w:rsid w:val="00EC1546"/>
    <w:rsid w:val="00EC16D5"/>
    <w:rsid w:val="00EC39FF"/>
    <w:rsid w:val="00EC3D26"/>
    <w:rsid w:val="00EC3F09"/>
    <w:rsid w:val="00EC501A"/>
    <w:rsid w:val="00EC5AEB"/>
    <w:rsid w:val="00EC6181"/>
    <w:rsid w:val="00EC62E9"/>
    <w:rsid w:val="00EC6382"/>
    <w:rsid w:val="00EC65AE"/>
    <w:rsid w:val="00ED02FE"/>
    <w:rsid w:val="00ED0675"/>
    <w:rsid w:val="00ED3835"/>
    <w:rsid w:val="00ED4ADC"/>
    <w:rsid w:val="00ED53F1"/>
    <w:rsid w:val="00ED5FB8"/>
    <w:rsid w:val="00ED6E7D"/>
    <w:rsid w:val="00ED7303"/>
    <w:rsid w:val="00ED76B5"/>
    <w:rsid w:val="00ED7BDC"/>
    <w:rsid w:val="00EE038B"/>
    <w:rsid w:val="00EE1DEA"/>
    <w:rsid w:val="00EE4AEA"/>
    <w:rsid w:val="00EE5171"/>
    <w:rsid w:val="00EE6ED3"/>
    <w:rsid w:val="00EE78D3"/>
    <w:rsid w:val="00EE7953"/>
    <w:rsid w:val="00EE7989"/>
    <w:rsid w:val="00EF06DE"/>
    <w:rsid w:val="00EF1563"/>
    <w:rsid w:val="00EF2F6B"/>
    <w:rsid w:val="00EF3D83"/>
    <w:rsid w:val="00EF443F"/>
    <w:rsid w:val="00EF558B"/>
    <w:rsid w:val="00EF5F28"/>
    <w:rsid w:val="00EF5FA4"/>
    <w:rsid w:val="00EF6BDC"/>
    <w:rsid w:val="00EF7621"/>
    <w:rsid w:val="00EF7B73"/>
    <w:rsid w:val="00F00A83"/>
    <w:rsid w:val="00F02381"/>
    <w:rsid w:val="00F0245B"/>
    <w:rsid w:val="00F02FA6"/>
    <w:rsid w:val="00F033F8"/>
    <w:rsid w:val="00F043D1"/>
    <w:rsid w:val="00F053CB"/>
    <w:rsid w:val="00F05D0E"/>
    <w:rsid w:val="00F06857"/>
    <w:rsid w:val="00F11C38"/>
    <w:rsid w:val="00F13B9B"/>
    <w:rsid w:val="00F144B5"/>
    <w:rsid w:val="00F1537D"/>
    <w:rsid w:val="00F16899"/>
    <w:rsid w:val="00F20ADC"/>
    <w:rsid w:val="00F21D46"/>
    <w:rsid w:val="00F22307"/>
    <w:rsid w:val="00F242E4"/>
    <w:rsid w:val="00F249E0"/>
    <w:rsid w:val="00F24C4D"/>
    <w:rsid w:val="00F26A9B"/>
    <w:rsid w:val="00F301FF"/>
    <w:rsid w:val="00F3144A"/>
    <w:rsid w:val="00F336AA"/>
    <w:rsid w:val="00F33997"/>
    <w:rsid w:val="00F339B5"/>
    <w:rsid w:val="00F34837"/>
    <w:rsid w:val="00F34A92"/>
    <w:rsid w:val="00F34CC6"/>
    <w:rsid w:val="00F35265"/>
    <w:rsid w:val="00F35A28"/>
    <w:rsid w:val="00F35FE4"/>
    <w:rsid w:val="00F3757F"/>
    <w:rsid w:val="00F37D65"/>
    <w:rsid w:val="00F415F5"/>
    <w:rsid w:val="00F418FD"/>
    <w:rsid w:val="00F41C8A"/>
    <w:rsid w:val="00F420FF"/>
    <w:rsid w:val="00F42CED"/>
    <w:rsid w:val="00F43255"/>
    <w:rsid w:val="00F43CB9"/>
    <w:rsid w:val="00F441F4"/>
    <w:rsid w:val="00F44EFE"/>
    <w:rsid w:val="00F45160"/>
    <w:rsid w:val="00F4564C"/>
    <w:rsid w:val="00F45A03"/>
    <w:rsid w:val="00F47152"/>
    <w:rsid w:val="00F4760B"/>
    <w:rsid w:val="00F47E3D"/>
    <w:rsid w:val="00F503D9"/>
    <w:rsid w:val="00F503DF"/>
    <w:rsid w:val="00F507B2"/>
    <w:rsid w:val="00F508D1"/>
    <w:rsid w:val="00F50A53"/>
    <w:rsid w:val="00F50EE8"/>
    <w:rsid w:val="00F517E2"/>
    <w:rsid w:val="00F52F77"/>
    <w:rsid w:val="00F5316C"/>
    <w:rsid w:val="00F5431F"/>
    <w:rsid w:val="00F543D9"/>
    <w:rsid w:val="00F55007"/>
    <w:rsid w:val="00F550F5"/>
    <w:rsid w:val="00F55425"/>
    <w:rsid w:val="00F55AB9"/>
    <w:rsid w:val="00F55C6F"/>
    <w:rsid w:val="00F56256"/>
    <w:rsid w:val="00F57956"/>
    <w:rsid w:val="00F606E0"/>
    <w:rsid w:val="00F62A01"/>
    <w:rsid w:val="00F62F38"/>
    <w:rsid w:val="00F63CAD"/>
    <w:rsid w:val="00F65488"/>
    <w:rsid w:val="00F65DBB"/>
    <w:rsid w:val="00F663AD"/>
    <w:rsid w:val="00F7066B"/>
    <w:rsid w:val="00F70BB2"/>
    <w:rsid w:val="00F7156F"/>
    <w:rsid w:val="00F7197B"/>
    <w:rsid w:val="00F71FF0"/>
    <w:rsid w:val="00F72DB7"/>
    <w:rsid w:val="00F744B7"/>
    <w:rsid w:val="00F74DD5"/>
    <w:rsid w:val="00F7552A"/>
    <w:rsid w:val="00F75EDB"/>
    <w:rsid w:val="00F75F0A"/>
    <w:rsid w:val="00F77788"/>
    <w:rsid w:val="00F812AB"/>
    <w:rsid w:val="00F81484"/>
    <w:rsid w:val="00F8241D"/>
    <w:rsid w:val="00F829FB"/>
    <w:rsid w:val="00F82EFE"/>
    <w:rsid w:val="00F831A9"/>
    <w:rsid w:val="00F833FF"/>
    <w:rsid w:val="00F83907"/>
    <w:rsid w:val="00F840EB"/>
    <w:rsid w:val="00F847AA"/>
    <w:rsid w:val="00F84D06"/>
    <w:rsid w:val="00F857B3"/>
    <w:rsid w:val="00F85FF9"/>
    <w:rsid w:val="00F905C8"/>
    <w:rsid w:val="00F906A7"/>
    <w:rsid w:val="00F91B24"/>
    <w:rsid w:val="00F91CF3"/>
    <w:rsid w:val="00F92380"/>
    <w:rsid w:val="00F92960"/>
    <w:rsid w:val="00F92E1A"/>
    <w:rsid w:val="00F93094"/>
    <w:rsid w:val="00F93108"/>
    <w:rsid w:val="00F93999"/>
    <w:rsid w:val="00F958C1"/>
    <w:rsid w:val="00F968B1"/>
    <w:rsid w:val="00FA07BC"/>
    <w:rsid w:val="00FA09BE"/>
    <w:rsid w:val="00FA1260"/>
    <w:rsid w:val="00FA1967"/>
    <w:rsid w:val="00FA2EFB"/>
    <w:rsid w:val="00FA35AD"/>
    <w:rsid w:val="00FA4C1D"/>
    <w:rsid w:val="00FA4EAC"/>
    <w:rsid w:val="00FA638B"/>
    <w:rsid w:val="00FA6787"/>
    <w:rsid w:val="00FA67DE"/>
    <w:rsid w:val="00FA6860"/>
    <w:rsid w:val="00FA6F93"/>
    <w:rsid w:val="00FB009B"/>
    <w:rsid w:val="00FB1A03"/>
    <w:rsid w:val="00FB3CDD"/>
    <w:rsid w:val="00FB4642"/>
    <w:rsid w:val="00FB4CED"/>
    <w:rsid w:val="00FB53B8"/>
    <w:rsid w:val="00FB5437"/>
    <w:rsid w:val="00FB5BE9"/>
    <w:rsid w:val="00FB6704"/>
    <w:rsid w:val="00FB67EF"/>
    <w:rsid w:val="00FB6849"/>
    <w:rsid w:val="00FB6B8B"/>
    <w:rsid w:val="00FB73F3"/>
    <w:rsid w:val="00FB7845"/>
    <w:rsid w:val="00FC00AE"/>
    <w:rsid w:val="00FC0298"/>
    <w:rsid w:val="00FC152E"/>
    <w:rsid w:val="00FC1B77"/>
    <w:rsid w:val="00FC2293"/>
    <w:rsid w:val="00FC22AC"/>
    <w:rsid w:val="00FC23D7"/>
    <w:rsid w:val="00FC281E"/>
    <w:rsid w:val="00FC2960"/>
    <w:rsid w:val="00FC2BD5"/>
    <w:rsid w:val="00FC3096"/>
    <w:rsid w:val="00FC45DB"/>
    <w:rsid w:val="00FC6240"/>
    <w:rsid w:val="00FC6941"/>
    <w:rsid w:val="00FC6CB5"/>
    <w:rsid w:val="00FC7274"/>
    <w:rsid w:val="00FC74AD"/>
    <w:rsid w:val="00FC74F5"/>
    <w:rsid w:val="00FC799E"/>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0A2C"/>
    <w:rsid w:val="00FE0B96"/>
    <w:rsid w:val="00FE115F"/>
    <w:rsid w:val="00FE220C"/>
    <w:rsid w:val="00FE22AF"/>
    <w:rsid w:val="00FE27AA"/>
    <w:rsid w:val="00FE2994"/>
    <w:rsid w:val="00FE2E12"/>
    <w:rsid w:val="00FE3059"/>
    <w:rsid w:val="00FE3790"/>
    <w:rsid w:val="00FE3B9A"/>
    <w:rsid w:val="00FE64A2"/>
    <w:rsid w:val="00FE6F92"/>
    <w:rsid w:val="00FE7233"/>
    <w:rsid w:val="00FE7D27"/>
    <w:rsid w:val="00FF10BB"/>
    <w:rsid w:val="00FF19F5"/>
    <w:rsid w:val="00FF2B73"/>
    <w:rsid w:val="00FF2C6C"/>
    <w:rsid w:val="00FF307A"/>
    <w:rsid w:val="00FF37A6"/>
    <w:rsid w:val="00FF5F3B"/>
    <w:rsid w:val="00FF674F"/>
    <w:rsid w:val="00FF6F40"/>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B87F7D"/>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B87F7D"/>
    <w:pPr>
      <w:keepNext/>
      <w:keepLines/>
      <w:numPr>
        <w:ilvl w:val="3"/>
        <w:numId w:val="8"/>
      </w:numPr>
      <w:tabs>
        <w:tab w:val="left" w:pos="1134"/>
      </w:tabs>
      <w:spacing w:before="40"/>
      <w:ind w:left="0" w:firstLine="0"/>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B87F7D"/>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B5782F"/>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B87F7D"/>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0C5E8A"/>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D253D1"/>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 w:type="character" w:customStyle="1" w:styleId="MenoPendente1">
    <w:name w:val="Menção Pendente1"/>
    <w:basedOn w:val="Fontepargpadro"/>
    <w:uiPriority w:val="99"/>
    <w:rsid w:val="000449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57842637">
      <w:bodyDiv w:val="1"/>
      <w:marLeft w:val="0"/>
      <w:marRight w:val="0"/>
      <w:marTop w:val="0"/>
      <w:marBottom w:val="0"/>
      <w:divBdr>
        <w:top w:val="none" w:sz="0" w:space="0" w:color="auto"/>
        <w:left w:val="none" w:sz="0" w:space="0" w:color="auto"/>
        <w:bottom w:val="none" w:sz="0" w:space="0" w:color="auto"/>
        <w:right w:val="none" w:sz="0" w:space="0" w:color="auto"/>
      </w:divBdr>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50729782">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196772933">
      <w:bodyDiv w:val="1"/>
      <w:marLeft w:val="0"/>
      <w:marRight w:val="0"/>
      <w:marTop w:val="0"/>
      <w:marBottom w:val="0"/>
      <w:divBdr>
        <w:top w:val="none" w:sz="0" w:space="0" w:color="auto"/>
        <w:left w:val="none" w:sz="0" w:space="0" w:color="auto"/>
        <w:bottom w:val="none" w:sz="0" w:space="0" w:color="auto"/>
        <w:right w:val="none" w:sz="0" w:space="0" w:color="auto"/>
      </w:divBdr>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756512094">
      <w:bodyDiv w:val="1"/>
      <w:marLeft w:val="0"/>
      <w:marRight w:val="0"/>
      <w:marTop w:val="0"/>
      <w:marBottom w:val="0"/>
      <w:divBdr>
        <w:top w:val="none" w:sz="0" w:space="0" w:color="auto"/>
        <w:left w:val="none" w:sz="0" w:space="0" w:color="auto"/>
        <w:bottom w:val="none" w:sz="0" w:space="0" w:color="auto"/>
        <w:right w:val="none" w:sz="0" w:space="0" w:color="auto"/>
      </w:divBdr>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1887330465">
      <w:bodyDiv w:val="1"/>
      <w:marLeft w:val="0"/>
      <w:marRight w:val="0"/>
      <w:marTop w:val="0"/>
      <w:marBottom w:val="0"/>
      <w:divBdr>
        <w:top w:val="none" w:sz="0" w:space="0" w:color="auto"/>
        <w:left w:val="none" w:sz="0" w:space="0" w:color="auto"/>
        <w:bottom w:val="none" w:sz="0" w:space="0" w:color="auto"/>
        <w:right w:val="none" w:sz="0" w:space="0" w:color="auto"/>
      </w:divBdr>
    </w:div>
    <w:div w:id="1899589455">
      <w:bodyDiv w:val="1"/>
      <w:marLeft w:val="0"/>
      <w:marRight w:val="0"/>
      <w:marTop w:val="0"/>
      <w:marBottom w:val="0"/>
      <w:divBdr>
        <w:top w:val="none" w:sz="0" w:space="0" w:color="auto"/>
        <w:left w:val="none" w:sz="0" w:space="0" w:color="auto"/>
        <w:bottom w:val="none" w:sz="0" w:space="0" w:color="auto"/>
        <w:right w:val="none" w:sz="0" w:space="0" w:color="auto"/>
      </w:divBdr>
    </w:div>
    <w:div w:id="2032223054">
      <w:bodyDiv w:val="1"/>
      <w:marLeft w:val="0"/>
      <w:marRight w:val="0"/>
      <w:marTop w:val="0"/>
      <w:marBottom w:val="0"/>
      <w:divBdr>
        <w:top w:val="none" w:sz="0" w:space="0" w:color="auto"/>
        <w:left w:val="none" w:sz="0" w:space="0" w:color="auto"/>
        <w:bottom w:val="none" w:sz="0" w:space="0" w:color="auto"/>
        <w:right w:val="none" w:sz="0" w:space="0" w:color="auto"/>
      </w:divBdr>
    </w:div>
    <w:div w:id="2087921595">
      <w:bodyDiv w:val="1"/>
      <w:marLeft w:val="0"/>
      <w:marRight w:val="0"/>
      <w:marTop w:val="0"/>
      <w:marBottom w:val="0"/>
      <w:divBdr>
        <w:top w:val="none" w:sz="0" w:space="0" w:color="auto"/>
        <w:left w:val="none" w:sz="0" w:space="0" w:color="auto"/>
        <w:bottom w:val="none" w:sz="0" w:space="0" w:color="auto"/>
        <w:right w:val="none" w:sz="0" w:space="0" w:color="auto"/>
      </w:divBdr>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4" Type="http://schemas.microsoft.com/office/2016/09/relationships/commentsIds" Target="commentsIds.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85F759-4F8A-574F-94D4-BB3747F48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59</Pages>
  <Words>30897</Words>
  <Characters>166848</Characters>
  <Application>Microsoft Macintosh Word</Application>
  <DocSecurity>0</DocSecurity>
  <Lines>1390</Lines>
  <Paragraphs>3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3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55</cp:revision>
  <cp:lastPrinted>2018-12-11T16:27:00Z</cp:lastPrinted>
  <dcterms:created xsi:type="dcterms:W3CDTF">2018-12-11T16:27:00Z</dcterms:created>
  <dcterms:modified xsi:type="dcterms:W3CDTF">2018-12-1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